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E1C297" w14:textId="77777777" w:rsidR="001934EA" w:rsidRDefault="001934EA"/>
    <w:p w14:paraId="59F31FDA" w14:textId="77777777" w:rsidR="00C8588D" w:rsidRPr="00AF6647" w:rsidRDefault="00C8588D" w:rsidP="00C8588D">
      <w:r>
        <w:t>Structure and r</w:t>
      </w:r>
      <w:r w:rsidRPr="00AF6647">
        <w:t xml:space="preserve">eceptor binding preferences of </w:t>
      </w:r>
      <w:r>
        <w:t>recombinant human A(</w:t>
      </w:r>
      <w:r w:rsidRPr="00AF6647">
        <w:t>H3N2</w:t>
      </w:r>
      <w:r>
        <w:t>)</w:t>
      </w:r>
      <w:r w:rsidRPr="00AF6647">
        <w:t xml:space="preserve"> virus hemagglutinins</w:t>
      </w:r>
      <w:r>
        <w:t xml:space="preserve"> </w:t>
      </w:r>
    </w:p>
    <w:p w14:paraId="5F19D7EB" w14:textId="77777777" w:rsidR="00C8588D" w:rsidRDefault="00C8588D" w:rsidP="00C8588D">
      <w:pPr>
        <w:spacing w:line="480" w:lineRule="auto"/>
      </w:pPr>
    </w:p>
    <w:p w14:paraId="7D7D3785" w14:textId="77777777" w:rsidR="00C8588D" w:rsidRPr="00273FC9" w:rsidRDefault="00C8588D" w:rsidP="00C8588D">
      <w:pPr>
        <w:spacing w:line="480" w:lineRule="auto"/>
      </w:pPr>
      <w:r w:rsidRPr="00273FC9">
        <w:t>Hua Yang</w:t>
      </w:r>
      <w:r w:rsidRPr="00273FC9">
        <w:rPr>
          <w:vertAlign w:val="superscript"/>
        </w:rPr>
        <w:t>1</w:t>
      </w:r>
      <w:r w:rsidRPr="00D4057A">
        <w:t xml:space="preserve">, </w:t>
      </w:r>
      <w:r w:rsidRPr="00273FC9">
        <w:t>Paul J. Carney</w:t>
      </w:r>
      <w:r w:rsidRPr="00273FC9">
        <w:rPr>
          <w:vertAlign w:val="superscript"/>
        </w:rPr>
        <w:t>1</w:t>
      </w:r>
      <w:r w:rsidRPr="00273FC9">
        <w:t>, Jessie C. Chang</w:t>
      </w:r>
      <w:r w:rsidRPr="00273FC9">
        <w:rPr>
          <w:vertAlign w:val="superscript"/>
        </w:rPr>
        <w:t>1</w:t>
      </w:r>
      <w:r w:rsidRPr="00273FC9">
        <w:t>, , Zhu Guo</w:t>
      </w:r>
      <w:r w:rsidRPr="00273FC9">
        <w:rPr>
          <w:vertAlign w:val="superscript"/>
        </w:rPr>
        <w:t>1</w:t>
      </w:r>
      <w:r w:rsidRPr="00273FC9">
        <w:t>, Julie M. Villanueva</w:t>
      </w:r>
      <w:r w:rsidRPr="00273FC9">
        <w:rPr>
          <w:vertAlign w:val="superscript"/>
        </w:rPr>
        <w:t>1</w:t>
      </w:r>
      <w:r w:rsidRPr="00273FC9">
        <w:t>, James Stevens</w:t>
      </w:r>
      <w:r w:rsidRPr="00273FC9">
        <w:rPr>
          <w:vertAlign w:val="superscript"/>
        </w:rPr>
        <w:t>1</w:t>
      </w:r>
      <w:r>
        <w:t>*</w:t>
      </w:r>
    </w:p>
    <w:p w14:paraId="47C7F1C3" w14:textId="77777777" w:rsidR="00C8588D" w:rsidRDefault="00C8588D" w:rsidP="00C8588D">
      <w:pPr>
        <w:spacing w:line="480" w:lineRule="auto"/>
      </w:pPr>
    </w:p>
    <w:p w14:paraId="5C9296D6" w14:textId="77777777" w:rsidR="00C8588D" w:rsidRPr="00273FC9" w:rsidRDefault="00C8588D" w:rsidP="00C8588D">
      <w:pPr>
        <w:spacing w:line="480" w:lineRule="auto"/>
      </w:pPr>
      <w:r w:rsidRPr="00273FC9">
        <w:rPr>
          <w:vertAlign w:val="superscript"/>
        </w:rPr>
        <w:t xml:space="preserve">1 </w:t>
      </w:r>
      <w:r w:rsidRPr="00273FC9">
        <w:t xml:space="preserve">Influenza Division, National </w:t>
      </w:r>
      <w:bookmarkStart w:id="0" w:name="_GoBack"/>
      <w:bookmarkEnd w:id="0"/>
      <w:r w:rsidRPr="00273FC9">
        <w:t>Center for Immunization and Respiratory Diseases, Centers for Disease Control and Prevention, Atlanta, GA</w:t>
      </w:r>
      <w:r>
        <w:t>, U.S.A.</w:t>
      </w:r>
    </w:p>
    <w:p w14:paraId="7EB17724" w14:textId="77777777" w:rsidR="00C8588D" w:rsidRDefault="00C8588D"/>
    <w:p w14:paraId="79349364" w14:textId="77777777" w:rsidR="00C8588D" w:rsidRDefault="00C8588D" w:rsidP="00C8588D">
      <w:pPr>
        <w:widowControl w:val="0"/>
        <w:spacing w:line="480" w:lineRule="auto"/>
      </w:pPr>
      <w:r>
        <w:rPr>
          <w:rFonts w:ascii="Times" w:hAnsi="Times"/>
          <w:b/>
        </w:rPr>
        <w:t>SUPPLEMENTARY TABLES AND FIGURES</w:t>
      </w:r>
    </w:p>
    <w:p w14:paraId="71075225" w14:textId="77777777" w:rsidR="00C8588D" w:rsidRDefault="00C8588D"/>
    <w:p w14:paraId="40E74828" w14:textId="77777777" w:rsidR="00C8588D" w:rsidRDefault="00C8588D"/>
    <w:p w14:paraId="3DF9212F" w14:textId="77777777" w:rsidR="000653AD" w:rsidRDefault="000653AD">
      <w:pPr>
        <w:sectPr w:rsidR="000653AD" w:rsidSect="00D85E42">
          <w:headerReference w:type="default" r:id="rId7"/>
          <w:footerReference w:type="even" r:id="rId8"/>
          <w:footerReference w:type="default" r:id="rId9"/>
          <w:type w:val="oddPage"/>
          <w:pgSz w:w="12240" w:h="15840"/>
          <w:pgMar w:top="1440" w:right="1440" w:bottom="1440" w:left="1440" w:header="720" w:footer="720" w:gutter="0"/>
          <w:cols w:space="720"/>
          <w:docGrid w:linePitch="360"/>
        </w:sectPr>
      </w:pPr>
    </w:p>
    <w:p w14:paraId="5AE5F282" w14:textId="77777777" w:rsidR="00C8588D" w:rsidRPr="00C8588D" w:rsidRDefault="00C8588D">
      <w:pPr>
        <w:rPr>
          <w:rFonts w:cs="Arial"/>
          <w:color w:val="000000"/>
        </w:rPr>
      </w:pPr>
      <w:r w:rsidRPr="000241D5">
        <w:rPr>
          <w:rFonts w:cs="Arial"/>
          <w:b/>
          <w:color w:val="000000"/>
        </w:rPr>
        <w:lastRenderedPageBreak/>
        <w:t>Supplementary Table S1</w:t>
      </w:r>
      <w:r>
        <w:rPr>
          <w:rFonts w:cs="Arial"/>
          <w:b/>
          <w:color w:val="000000"/>
        </w:rPr>
        <w:tab/>
      </w:r>
      <w:r w:rsidRPr="0097786B">
        <w:rPr>
          <w:rFonts w:cs="Arial"/>
        </w:rPr>
        <w:t>Glycan array differences between the A(H3N2) recHAs analyzed in this study. The leftmost column shows the glycan number</w:t>
      </w:r>
      <w:r>
        <w:rPr>
          <w:rFonts w:cs="Arial"/>
        </w:rPr>
        <w:t xml:space="preserve"> plotted on the graphs in Figures 5 and 7</w:t>
      </w:r>
      <w:r w:rsidRPr="0097786B">
        <w:rPr>
          <w:rFonts w:cs="Arial"/>
        </w:rPr>
        <w:t xml:space="preserve">. Different categories of glycans on the array are color coded in the leftmost column as follows: no color, sialic acid; blue, </w:t>
      </w:r>
      <w:r w:rsidRPr="0097786B">
        <w:rPr>
          <w:rFonts w:cs="Arial"/>
          <w:color w:val="000000"/>
        </w:rPr>
        <w:t>α</w:t>
      </w:r>
      <w:r w:rsidRPr="0097786B">
        <w:rPr>
          <w:rFonts w:cs="Arial"/>
        </w:rPr>
        <w:t>2-3</w:t>
      </w:r>
      <w:r>
        <w:rPr>
          <w:rFonts w:cs="Arial"/>
        </w:rPr>
        <w:t xml:space="preserve"> </w:t>
      </w:r>
      <w:r w:rsidRPr="0097786B">
        <w:rPr>
          <w:rFonts w:cs="Arial"/>
        </w:rPr>
        <w:t xml:space="preserve">sialosides; red, </w:t>
      </w:r>
      <w:r w:rsidRPr="0097786B">
        <w:rPr>
          <w:rFonts w:cs="Arial"/>
          <w:color w:val="000000"/>
        </w:rPr>
        <w:t>α</w:t>
      </w:r>
      <w:r w:rsidRPr="0097786B">
        <w:rPr>
          <w:rFonts w:cs="Arial"/>
        </w:rPr>
        <w:t xml:space="preserve">2-6 sialosides, violet, mixed </w:t>
      </w:r>
      <w:r w:rsidRPr="0097786B">
        <w:rPr>
          <w:rFonts w:cs="Arial"/>
          <w:color w:val="000000"/>
        </w:rPr>
        <w:t>α</w:t>
      </w:r>
      <w:r w:rsidRPr="0097786B">
        <w:rPr>
          <w:rFonts w:cs="Arial"/>
        </w:rPr>
        <w:t>2-3/</w:t>
      </w:r>
      <w:r w:rsidRPr="0097786B">
        <w:rPr>
          <w:rFonts w:cs="Arial"/>
          <w:color w:val="000000"/>
        </w:rPr>
        <w:t xml:space="preserve"> α</w:t>
      </w:r>
      <w:r>
        <w:rPr>
          <w:rFonts w:cs="Arial"/>
        </w:rPr>
        <w:t>2</w:t>
      </w:r>
      <w:r w:rsidRPr="0097786B">
        <w:rPr>
          <w:rFonts w:cs="Arial"/>
        </w:rPr>
        <w:t xml:space="preserve">-6 biantennaries; green, </w:t>
      </w:r>
      <w:r w:rsidRPr="0097786B">
        <w:rPr>
          <w:rFonts w:cs="Arial"/>
          <w:bCs/>
        </w:rPr>
        <w:t>N</w:t>
      </w:r>
      <w:r w:rsidRPr="0097786B">
        <w:rPr>
          <w:rFonts w:cs="Arial"/>
        </w:rPr>
        <w:t xml:space="preserve">-glycolylneuraminic acid-containing glycans; brown, </w:t>
      </w:r>
      <w:r w:rsidRPr="0097786B">
        <w:rPr>
          <w:rFonts w:cs="Arial"/>
          <w:color w:val="000000"/>
        </w:rPr>
        <w:t>α</w:t>
      </w:r>
      <w:r w:rsidRPr="0097786B">
        <w:rPr>
          <w:rFonts w:cs="Arial"/>
        </w:rPr>
        <w:t xml:space="preserve">2-8-linked sialosides; yellow, </w:t>
      </w:r>
      <w:r w:rsidRPr="0097786B">
        <w:rPr>
          <w:rFonts w:cs="Arial"/>
          <w:color w:val="000000"/>
        </w:rPr>
        <w:t>β</w:t>
      </w:r>
      <w:r>
        <w:rPr>
          <w:rFonts w:cs="Arial"/>
        </w:rPr>
        <w:t>2</w:t>
      </w:r>
      <w:r w:rsidRPr="0097786B">
        <w:rPr>
          <w:rFonts w:cs="Arial"/>
        </w:rPr>
        <w:t>-6-linked and</w:t>
      </w:r>
      <w:r>
        <w:rPr>
          <w:rFonts w:cs="Arial"/>
        </w:rPr>
        <w:t xml:space="preserve"> </w:t>
      </w:r>
      <w:r w:rsidRPr="0097786B">
        <w:rPr>
          <w:rFonts w:cs="Arial"/>
        </w:rPr>
        <w:t>9-O-acetylated sialic acids; gray, asialo glycans. The structur</w:t>
      </w:r>
      <w:r>
        <w:rPr>
          <w:rFonts w:cs="Arial"/>
        </w:rPr>
        <w:t>es of the glycans are shown in column 2</w:t>
      </w:r>
      <w:r w:rsidRPr="0097786B">
        <w:rPr>
          <w:rFonts w:cs="Arial"/>
        </w:rPr>
        <w:t xml:space="preserve">. </w:t>
      </w:r>
      <w:r>
        <w:rPr>
          <w:rFonts w:cs="Arial"/>
        </w:rPr>
        <w:t xml:space="preserve">Results for each HA are listed by year and exact HAs analyzed are listed in Table 1 of the manuscript. </w:t>
      </w:r>
      <w:r w:rsidRPr="0097786B">
        <w:rPr>
          <w:rFonts w:cs="Arial"/>
        </w:rPr>
        <w:t>Significant binding of samples to</w:t>
      </w:r>
      <w:r>
        <w:rPr>
          <w:rFonts w:cs="Arial"/>
        </w:rPr>
        <w:t xml:space="preserve"> </w:t>
      </w:r>
      <w:r w:rsidRPr="0097786B">
        <w:rPr>
          <w:rFonts w:cs="Arial"/>
        </w:rPr>
        <w:t xml:space="preserve">glycans was qualitatively estimated based on the relative strength of the signal for the data. Symbols: </w:t>
      </w:r>
      <w:r w:rsidRPr="0097786B">
        <w:rPr>
          <w:rFonts w:cs="Arial"/>
          <w:bCs/>
        </w:rPr>
        <w:t>+</w:t>
      </w:r>
      <w:r w:rsidRPr="0097786B">
        <w:rPr>
          <w:rFonts w:cs="Arial"/>
        </w:rPr>
        <w:t>, relative fluorescence intensity</w:t>
      </w:r>
      <w:r>
        <w:rPr>
          <w:rFonts w:cs="Arial"/>
        </w:rPr>
        <w:t xml:space="preserve"> (RFI)</w:t>
      </w:r>
      <w:r w:rsidRPr="0097786B">
        <w:rPr>
          <w:rFonts w:cs="Arial"/>
        </w:rPr>
        <w:t xml:space="preserve"> of 3,001 to 9,999; </w:t>
      </w:r>
      <w:r>
        <w:rPr>
          <w:rFonts w:cs="Arial"/>
          <w:bCs/>
        </w:rPr>
        <w:t>++</w:t>
      </w:r>
      <w:r w:rsidRPr="0097786B">
        <w:rPr>
          <w:rFonts w:cs="Arial"/>
        </w:rPr>
        <w:t xml:space="preserve">, </w:t>
      </w:r>
      <w:r>
        <w:rPr>
          <w:rFonts w:cs="Arial"/>
        </w:rPr>
        <w:t>RFI</w:t>
      </w:r>
      <w:r w:rsidRPr="0097786B">
        <w:rPr>
          <w:rFonts w:cs="Arial"/>
        </w:rPr>
        <w:t xml:space="preserve"> of 10,000 to 19,999; </w:t>
      </w:r>
      <w:r>
        <w:rPr>
          <w:rFonts w:cs="Arial"/>
          <w:bCs/>
        </w:rPr>
        <w:t>+++</w:t>
      </w:r>
      <w:r w:rsidRPr="0097786B">
        <w:rPr>
          <w:rFonts w:cs="Arial"/>
        </w:rPr>
        <w:t xml:space="preserve">, </w:t>
      </w:r>
      <w:r>
        <w:rPr>
          <w:rFonts w:cs="Arial"/>
        </w:rPr>
        <w:t>RFI</w:t>
      </w:r>
      <w:r w:rsidRPr="0097786B">
        <w:rPr>
          <w:rFonts w:cs="Arial"/>
        </w:rPr>
        <w:t xml:space="preserve"> of </w:t>
      </w:r>
      <w:r>
        <w:rPr>
          <w:rFonts w:cs="Arial"/>
          <w:bCs/>
        </w:rPr>
        <w:t>&gt;</w:t>
      </w:r>
      <w:r w:rsidRPr="0097786B">
        <w:rPr>
          <w:rFonts w:cs="Arial"/>
        </w:rPr>
        <w:t xml:space="preserve">20,000; nb, no binding or relative fluorescence intensity of </w:t>
      </w:r>
      <w:r>
        <w:rPr>
          <w:rFonts w:cs="Arial"/>
          <w:bCs/>
        </w:rPr>
        <w:t>&lt;</w:t>
      </w:r>
      <w:r w:rsidRPr="0097786B">
        <w:rPr>
          <w:rFonts w:cs="Arial"/>
        </w:rPr>
        <w:t>3,000.</w:t>
      </w:r>
    </w:p>
    <w:p w14:paraId="42953E77" w14:textId="77777777" w:rsidR="00C8588D" w:rsidRDefault="00C8588D"/>
    <w:tbl>
      <w:tblPr>
        <w:tblW w:w="5000" w:type="pct"/>
        <w:tblLook w:val="04A0" w:firstRow="1" w:lastRow="0" w:firstColumn="1" w:lastColumn="0" w:noHBand="0" w:noVBand="1"/>
      </w:tblPr>
      <w:tblGrid>
        <w:gridCol w:w="350"/>
        <w:gridCol w:w="2063"/>
        <w:gridCol w:w="427"/>
        <w:gridCol w:w="427"/>
        <w:gridCol w:w="427"/>
        <w:gridCol w:w="427"/>
        <w:gridCol w:w="427"/>
        <w:gridCol w:w="427"/>
        <w:gridCol w:w="427"/>
        <w:gridCol w:w="427"/>
        <w:gridCol w:w="427"/>
        <w:gridCol w:w="427"/>
        <w:gridCol w:w="427"/>
        <w:gridCol w:w="427"/>
        <w:gridCol w:w="427"/>
        <w:gridCol w:w="427"/>
        <w:gridCol w:w="427"/>
        <w:gridCol w:w="427"/>
        <w:gridCol w:w="427"/>
        <w:gridCol w:w="222"/>
        <w:gridCol w:w="427"/>
        <w:gridCol w:w="427"/>
        <w:gridCol w:w="427"/>
        <w:gridCol w:w="427"/>
        <w:gridCol w:w="427"/>
        <w:gridCol w:w="427"/>
      </w:tblGrid>
      <w:tr w:rsidR="00C8588D" w:rsidRPr="00C8588D" w14:paraId="7D3A73CB" w14:textId="77777777" w:rsidTr="00C8588D">
        <w:trPr>
          <w:trHeight w:val="1100"/>
        </w:trPr>
        <w:tc>
          <w:tcPr>
            <w:tcW w:w="128"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728A41E1"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w:t>
            </w:r>
          </w:p>
        </w:tc>
        <w:tc>
          <w:tcPr>
            <w:tcW w:w="1132" w:type="pct"/>
            <w:tcBorders>
              <w:top w:val="single" w:sz="4" w:space="0" w:color="auto"/>
              <w:left w:val="nil"/>
              <w:bottom w:val="single" w:sz="4" w:space="0" w:color="auto"/>
              <w:right w:val="single" w:sz="4" w:space="0" w:color="auto"/>
            </w:tcBorders>
            <w:shd w:val="clear" w:color="000000" w:fill="FFFFFF"/>
            <w:vAlign w:val="center"/>
            <w:hideMark/>
          </w:tcPr>
          <w:p w14:paraId="3D0E4F19" w14:textId="77777777" w:rsidR="00C8588D" w:rsidRPr="00C8588D" w:rsidRDefault="00C8588D" w:rsidP="00C8588D">
            <w:pPr>
              <w:jc w:val="center"/>
              <w:rPr>
                <w:rFonts w:eastAsia="Times New Roman" w:cs="Arial"/>
                <w:b/>
                <w:bCs/>
                <w:sz w:val="12"/>
                <w:szCs w:val="12"/>
              </w:rPr>
            </w:pPr>
            <w:r w:rsidRPr="00C8588D">
              <w:rPr>
                <w:rFonts w:eastAsia="Times New Roman" w:cs="Arial"/>
                <w:b/>
                <w:bCs/>
                <w:sz w:val="12"/>
                <w:szCs w:val="12"/>
              </w:rPr>
              <w:t>Structure</w:t>
            </w:r>
          </w:p>
        </w:tc>
        <w:tc>
          <w:tcPr>
            <w:tcW w:w="118" w:type="pct"/>
            <w:tcBorders>
              <w:top w:val="single" w:sz="4" w:space="0" w:color="auto"/>
              <w:left w:val="nil"/>
              <w:bottom w:val="single" w:sz="4" w:space="0" w:color="auto"/>
              <w:right w:val="single" w:sz="4" w:space="0" w:color="auto"/>
            </w:tcBorders>
            <w:shd w:val="clear" w:color="000000" w:fill="FFFFFF"/>
            <w:textDirection w:val="btLr"/>
            <w:vAlign w:val="center"/>
            <w:hideMark/>
          </w:tcPr>
          <w:p w14:paraId="68FD3D62"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68</w:t>
            </w:r>
          </w:p>
        </w:tc>
        <w:tc>
          <w:tcPr>
            <w:tcW w:w="118" w:type="pct"/>
            <w:tcBorders>
              <w:top w:val="single" w:sz="4" w:space="0" w:color="auto"/>
              <w:left w:val="nil"/>
              <w:bottom w:val="single" w:sz="4" w:space="0" w:color="auto"/>
              <w:right w:val="single" w:sz="4" w:space="0" w:color="auto"/>
            </w:tcBorders>
            <w:shd w:val="clear" w:color="000000" w:fill="FFFFFF"/>
            <w:textDirection w:val="btLr"/>
            <w:vAlign w:val="center"/>
            <w:hideMark/>
          </w:tcPr>
          <w:p w14:paraId="5628C77F"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73</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757A2661"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75</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6A1F4FDF"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79</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4E4808EF"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86</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3C8B9A62"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87</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52AE681C"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92</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07DCD118"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94</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3D4E2DCE"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95</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7B40187D"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97</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64F87FC0"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1999</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2C49CAD5"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03</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25F71E4E"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04</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14525069"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05</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34E376DB"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07</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15537791"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09</w:t>
            </w:r>
          </w:p>
        </w:tc>
        <w:tc>
          <w:tcPr>
            <w:tcW w:w="152" w:type="pct"/>
            <w:tcBorders>
              <w:top w:val="single" w:sz="4" w:space="0" w:color="auto"/>
              <w:left w:val="nil"/>
              <w:bottom w:val="single" w:sz="4" w:space="0" w:color="auto"/>
              <w:right w:val="single" w:sz="4" w:space="0" w:color="auto"/>
            </w:tcBorders>
            <w:shd w:val="clear" w:color="auto" w:fill="auto"/>
            <w:noWrap/>
            <w:textDirection w:val="btLr"/>
            <w:vAlign w:val="center"/>
            <w:hideMark/>
          </w:tcPr>
          <w:p w14:paraId="3E1EBE82"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2011</w:t>
            </w:r>
          </w:p>
        </w:tc>
        <w:tc>
          <w:tcPr>
            <w:tcW w:w="133" w:type="pct"/>
            <w:tcBorders>
              <w:top w:val="nil"/>
              <w:left w:val="nil"/>
              <w:bottom w:val="nil"/>
              <w:right w:val="nil"/>
            </w:tcBorders>
            <w:shd w:val="clear" w:color="auto" w:fill="auto"/>
            <w:noWrap/>
            <w:textDirection w:val="btLr"/>
            <w:vAlign w:val="center"/>
            <w:hideMark/>
          </w:tcPr>
          <w:p w14:paraId="3C7F49FC" w14:textId="77777777" w:rsidR="00C8588D" w:rsidRPr="00C8588D" w:rsidRDefault="00C8588D" w:rsidP="00C8588D">
            <w:pPr>
              <w:rPr>
                <w:rFonts w:eastAsia="Times New Roman" w:cs="Arial"/>
                <w:sz w:val="12"/>
                <w:szCs w:val="12"/>
              </w:rPr>
            </w:pPr>
          </w:p>
        </w:tc>
        <w:tc>
          <w:tcPr>
            <w:tcW w:w="152" w:type="pct"/>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7A460A55"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Panama99 WT</w:t>
            </w:r>
          </w:p>
        </w:tc>
        <w:tc>
          <w:tcPr>
            <w:tcW w:w="199" w:type="pct"/>
            <w:tcBorders>
              <w:top w:val="single" w:sz="4" w:space="0" w:color="auto"/>
              <w:left w:val="nil"/>
              <w:bottom w:val="single" w:sz="4" w:space="0" w:color="auto"/>
              <w:right w:val="single" w:sz="4" w:space="0" w:color="auto"/>
            </w:tcBorders>
            <w:shd w:val="clear" w:color="auto" w:fill="auto"/>
            <w:textDirection w:val="btLr"/>
            <w:vAlign w:val="center"/>
            <w:hideMark/>
          </w:tcPr>
          <w:p w14:paraId="6C074B26"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Panama99 130-loop</w:t>
            </w:r>
          </w:p>
        </w:tc>
        <w:tc>
          <w:tcPr>
            <w:tcW w:w="199" w:type="pct"/>
            <w:tcBorders>
              <w:top w:val="single" w:sz="4" w:space="0" w:color="auto"/>
              <w:left w:val="nil"/>
              <w:bottom w:val="single" w:sz="4" w:space="0" w:color="auto"/>
              <w:right w:val="single" w:sz="4" w:space="0" w:color="auto"/>
            </w:tcBorders>
            <w:shd w:val="clear" w:color="auto" w:fill="auto"/>
            <w:textDirection w:val="btLr"/>
            <w:vAlign w:val="center"/>
            <w:hideMark/>
          </w:tcPr>
          <w:p w14:paraId="6EDADCC6"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Panama99 150-loop</w:t>
            </w:r>
          </w:p>
        </w:tc>
        <w:tc>
          <w:tcPr>
            <w:tcW w:w="199" w:type="pct"/>
            <w:tcBorders>
              <w:top w:val="single" w:sz="4" w:space="0" w:color="auto"/>
              <w:left w:val="nil"/>
              <w:bottom w:val="single" w:sz="4" w:space="0" w:color="auto"/>
              <w:right w:val="single" w:sz="4" w:space="0" w:color="auto"/>
            </w:tcBorders>
            <w:shd w:val="clear" w:color="auto" w:fill="auto"/>
            <w:textDirection w:val="btLr"/>
            <w:vAlign w:val="center"/>
            <w:hideMark/>
          </w:tcPr>
          <w:p w14:paraId="5D548E64"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Panama99 190-helix</w:t>
            </w:r>
          </w:p>
        </w:tc>
        <w:tc>
          <w:tcPr>
            <w:tcW w:w="199" w:type="pct"/>
            <w:tcBorders>
              <w:top w:val="single" w:sz="4" w:space="0" w:color="auto"/>
              <w:left w:val="nil"/>
              <w:bottom w:val="single" w:sz="4" w:space="0" w:color="auto"/>
              <w:right w:val="single" w:sz="4" w:space="0" w:color="auto"/>
            </w:tcBorders>
            <w:shd w:val="clear" w:color="auto" w:fill="auto"/>
            <w:textDirection w:val="btLr"/>
            <w:vAlign w:val="center"/>
            <w:hideMark/>
          </w:tcPr>
          <w:p w14:paraId="0FE772EA"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Panama99 220-loop</w:t>
            </w:r>
          </w:p>
        </w:tc>
        <w:tc>
          <w:tcPr>
            <w:tcW w:w="152" w:type="pct"/>
            <w:tcBorders>
              <w:top w:val="single" w:sz="4" w:space="0" w:color="auto"/>
              <w:left w:val="nil"/>
              <w:bottom w:val="single" w:sz="4" w:space="0" w:color="auto"/>
              <w:right w:val="single" w:sz="4" w:space="0" w:color="auto"/>
            </w:tcBorders>
            <w:shd w:val="clear" w:color="auto" w:fill="auto"/>
            <w:textDirection w:val="btLr"/>
            <w:vAlign w:val="center"/>
            <w:hideMark/>
          </w:tcPr>
          <w:p w14:paraId="3D3033A7" w14:textId="77777777" w:rsidR="00C8588D" w:rsidRPr="00C8588D" w:rsidRDefault="00C8588D" w:rsidP="00C8588D">
            <w:pPr>
              <w:rPr>
                <w:rFonts w:eastAsia="Times New Roman" w:cs="Arial"/>
                <w:b/>
                <w:bCs/>
                <w:sz w:val="12"/>
                <w:szCs w:val="12"/>
              </w:rPr>
            </w:pPr>
            <w:r w:rsidRPr="00C8588D">
              <w:rPr>
                <w:rFonts w:eastAsia="Times New Roman" w:cs="Arial"/>
                <w:b/>
                <w:bCs/>
                <w:sz w:val="12"/>
                <w:szCs w:val="12"/>
              </w:rPr>
              <w:t>Wyo03 WT</w:t>
            </w:r>
          </w:p>
        </w:tc>
      </w:tr>
      <w:tr w:rsidR="00C8588D" w:rsidRPr="00C8588D" w14:paraId="7BA83F97"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FFFFF"/>
            <w:vAlign w:val="bottom"/>
            <w:hideMark/>
          </w:tcPr>
          <w:p w14:paraId="467922B0" w14:textId="77777777" w:rsidR="00C8588D" w:rsidRPr="00C8588D" w:rsidRDefault="00C8588D" w:rsidP="00C8588D">
            <w:pPr>
              <w:rPr>
                <w:rFonts w:eastAsia="Times New Roman" w:cs="Arial"/>
                <w:sz w:val="12"/>
                <w:szCs w:val="12"/>
              </w:rPr>
            </w:pPr>
            <w:r w:rsidRPr="00C8588D">
              <w:rPr>
                <w:rFonts w:eastAsia="Times New Roman" w:cs="Arial"/>
                <w:sz w:val="12"/>
                <w:szCs w:val="12"/>
              </w:rPr>
              <w:t>1</w:t>
            </w:r>
          </w:p>
        </w:tc>
        <w:tc>
          <w:tcPr>
            <w:tcW w:w="1132" w:type="pct"/>
            <w:tcBorders>
              <w:top w:val="nil"/>
              <w:left w:val="nil"/>
              <w:bottom w:val="single" w:sz="4" w:space="0" w:color="auto"/>
              <w:right w:val="single" w:sz="4" w:space="0" w:color="auto"/>
            </w:tcBorders>
            <w:shd w:val="clear" w:color="000000" w:fill="FFFFFF"/>
            <w:vAlign w:val="center"/>
            <w:hideMark/>
          </w:tcPr>
          <w:p w14:paraId="3034A22A"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w:t>
            </w:r>
          </w:p>
        </w:tc>
        <w:tc>
          <w:tcPr>
            <w:tcW w:w="118" w:type="pct"/>
            <w:tcBorders>
              <w:top w:val="nil"/>
              <w:left w:val="nil"/>
              <w:bottom w:val="single" w:sz="4" w:space="0" w:color="auto"/>
              <w:right w:val="single" w:sz="4" w:space="0" w:color="auto"/>
            </w:tcBorders>
            <w:shd w:val="clear" w:color="auto" w:fill="auto"/>
            <w:vAlign w:val="center"/>
            <w:hideMark/>
          </w:tcPr>
          <w:p w14:paraId="6E3DF2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97EEA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E8BD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BA6B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4DC980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64694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BD3E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0D38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43C0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343A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B766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F0958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A627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444F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B744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D7E6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BB87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257699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E7ADD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A8817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1E85B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A14F0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64D6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77F59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B52844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FFFFF"/>
            <w:vAlign w:val="bottom"/>
            <w:hideMark/>
          </w:tcPr>
          <w:p w14:paraId="009C73CD" w14:textId="77777777" w:rsidR="00C8588D" w:rsidRPr="00C8588D" w:rsidRDefault="00C8588D" w:rsidP="00C8588D">
            <w:pPr>
              <w:rPr>
                <w:rFonts w:eastAsia="Times New Roman" w:cs="Arial"/>
                <w:sz w:val="12"/>
                <w:szCs w:val="12"/>
              </w:rPr>
            </w:pPr>
            <w:r w:rsidRPr="00C8588D">
              <w:rPr>
                <w:rFonts w:eastAsia="Times New Roman" w:cs="Arial"/>
                <w:sz w:val="12"/>
                <w:szCs w:val="12"/>
              </w:rPr>
              <w:t>2</w:t>
            </w:r>
          </w:p>
        </w:tc>
        <w:tc>
          <w:tcPr>
            <w:tcW w:w="1132" w:type="pct"/>
            <w:tcBorders>
              <w:top w:val="nil"/>
              <w:left w:val="nil"/>
              <w:bottom w:val="single" w:sz="4" w:space="0" w:color="auto"/>
              <w:right w:val="single" w:sz="4" w:space="0" w:color="auto"/>
            </w:tcBorders>
            <w:shd w:val="clear" w:color="000000" w:fill="FFFFFF"/>
            <w:vAlign w:val="center"/>
            <w:hideMark/>
          </w:tcPr>
          <w:p w14:paraId="0D134157"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w:t>
            </w:r>
          </w:p>
        </w:tc>
        <w:tc>
          <w:tcPr>
            <w:tcW w:w="118" w:type="pct"/>
            <w:tcBorders>
              <w:top w:val="nil"/>
              <w:left w:val="nil"/>
              <w:bottom w:val="single" w:sz="4" w:space="0" w:color="auto"/>
              <w:right w:val="single" w:sz="4" w:space="0" w:color="auto"/>
            </w:tcBorders>
            <w:shd w:val="clear" w:color="auto" w:fill="auto"/>
            <w:vAlign w:val="center"/>
            <w:hideMark/>
          </w:tcPr>
          <w:p w14:paraId="36BE4D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3DA16B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499757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E3C21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3CE0E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301BA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465FD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7B2D9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35A3F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4C7E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8B54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3255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2F7A4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625B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5BD9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A0D4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0EBE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8A8DB5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0F424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1253DF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CC5F4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14999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F8EA9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EFB57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E7AE23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FFFFF"/>
            <w:vAlign w:val="bottom"/>
            <w:hideMark/>
          </w:tcPr>
          <w:p w14:paraId="47A9E300" w14:textId="77777777" w:rsidR="00C8588D" w:rsidRPr="00C8588D" w:rsidRDefault="00C8588D" w:rsidP="00C8588D">
            <w:pPr>
              <w:rPr>
                <w:rFonts w:eastAsia="Times New Roman" w:cs="Arial"/>
                <w:sz w:val="12"/>
                <w:szCs w:val="12"/>
              </w:rPr>
            </w:pPr>
            <w:r w:rsidRPr="00C8588D">
              <w:rPr>
                <w:rFonts w:eastAsia="Times New Roman" w:cs="Arial"/>
                <w:sz w:val="12"/>
                <w:szCs w:val="12"/>
              </w:rPr>
              <w:t>3</w:t>
            </w:r>
          </w:p>
        </w:tc>
        <w:tc>
          <w:tcPr>
            <w:tcW w:w="1132" w:type="pct"/>
            <w:tcBorders>
              <w:top w:val="nil"/>
              <w:left w:val="nil"/>
              <w:bottom w:val="single" w:sz="4" w:space="0" w:color="auto"/>
              <w:right w:val="single" w:sz="4" w:space="0" w:color="auto"/>
            </w:tcBorders>
            <w:shd w:val="clear" w:color="000000" w:fill="FFFFFF"/>
            <w:vAlign w:val="center"/>
            <w:hideMark/>
          </w:tcPr>
          <w:p w14:paraId="5B7641DA" w14:textId="77777777" w:rsidR="00C8588D" w:rsidRPr="00C8588D" w:rsidRDefault="00C8588D" w:rsidP="00C8588D">
            <w:pPr>
              <w:rPr>
                <w:rFonts w:eastAsia="Times New Roman" w:cs="Arial"/>
                <w:sz w:val="12"/>
                <w:szCs w:val="12"/>
              </w:rPr>
            </w:pPr>
            <w:r w:rsidRPr="00C8588D">
              <w:rPr>
                <w:rFonts w:eastAsia="Times New Roman" w:cs="Arial"/>
                <w:sz w:val="12"/>
                <w:szCs w:val="12"/>
              </w:rPr>
              <w:t>Neu5Acβ</w:t>
            </w:r>
          </w:p>
        </w:tc>
        <w:tc>
          <w:tcPr>
            <w:tcW w:w="118" w:type="pct"/>
            <w:tcBorders>
              <w:top w:val="nil"/>
              <w:left w:val="nil"/>
              <w:bottom w:val="single" w:sz="4" w:space="0" w:color="auto"/>
              <w:right w:val="single" w:sz="4" w:space="0" w:color="auto"/>
            </w:tcBorders>
            <w:shd w:val="clear" w:color="auto" w:fill="auto"/>
            <w:vAlign w:val="center"/>
            <w:hideMark/>
          </w:tcPr>
          <w:p w14:paraId="62C933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BCF06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03B1F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2A8D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806A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8C7E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D80F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D47C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A8B6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70FE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EB7F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993F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1AC6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4475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6EA1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14424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3C095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03E7A8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7EFBB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2EF6C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614EF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C2992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1DF84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6F274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CBDEB59"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7B45F35B" w14:textId="77777777" w:rsidR="00C8588D" w:rsidRPr="00C8588D" w:rsidRDefault="00C8588D" w:rsidP="00C8588D">
            <w:pPr>
              <w:rPr>
                <w:rFonts w:eastAsia="Times New Roman" w:cs="Arial"/>
                <w:sz w:val="12"/>
                <w:szCs w:val="12"/>
              </w:rPr>
            </w:pPr>
            <w:r w:rsidRPr="00C8588D">
              <w:rPr>
                <w:rFonts w:eastAsia="Times New Roman" w:cs="Arial"/>
                <w:sz w:val="12"/>
                <w:szCs w:val="12"/>
              </w:rPr>
              <w:t>4</w:t>
            </w:r>
          </w:p>
        </w:tc>
        <w:tc>
          <w:tcPr>
            <w:tcW w:w="1132" w:type="pct"/>
            <w:tcBorders>
              <w:top w:val="nil"/>
              <w:left w:val="nil"/>
              <w:bottom w:val="single" w:sz="4" w:space="0" w:color="auto"/>
              <w:right w:val="single" w:sz="4" w:space="0" w:color="auto"/>
            </w:tcBorders>
            <w:shd w:val="clear" w:color="000000" w:fill="FFFFFF"/>
            <w:vAlign w:val="center"/>
            <w:hideMark/>
          </w:tcPr>
          <w:p w14:paraId="4595E910"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6-O-Su)Galβ1-4GlcNAcβ</w:t>
            </w:r>
          </w:p>
        </w:tc>
        <w:tc>
          <w:tcPr>
            <w:tcW w:w="118" w:type="pct"/>
            <w:tcBorders>
              <w:top w:val="nil"/>
              <w:left w:val="nil"/>
              <w:bottom w:val="single" w:sz="4" w:space="0" w:color="auto"/>
              <w:right w:val="single" w:sz="4" w:space="0" w:color="auto"/>
            </w:tcBorders>
            <w:shd w:val="clear" w:color="auto" w:fill="auto"/>
            <w:vAlign w:val="center"/>
            <w:hideMark/>
          </w:tcPr>
          <w:p w14:paraId="231AE0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91634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3D98D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185E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DF5B1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5B699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2103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287F0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42D7D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50357F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F678D1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9B65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E8AD1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E9BDB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353A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13F2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5D9D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036FAC7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E38F6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A4FA4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C60D9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A82F8E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D9488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64629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BB5661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6CFA7B50" w14:textId="77777777" w:rsidR="00C8588D" w:rsidRPr="00C8588D" w:rsidRDefault="00C8588D" w:rsidP="00C8588D">
            <w:pPr>
              <w:rPr>
                <w:rFonts w:eastAsia="Times New Roman" w:cs="Arial"/>
                <w:sz w:val="12"/>
                <w:szCs w:val="12"/>
              </w:rPr>
            </w:pPr>
            <w:r w:rsidRPr="00C8588D">
              <w:rPr>
                <w:rFonts w:eastAsia="Times New Roman" w:cs="Arial"/>
                <w:sz w:val="12"/>
                <w:szCs w:val="12"/>
              </w:rPr>
              <w:t>5</w:t>
            </w:r>
          </w:p>
        </w:tc>
        <w:tc>
          <w:tcPr>
            <w:tcW w:w="1132" w:type="pct"/>
            <w:tcBorders>
              <w:top w:val="nil"/>
              <w:left w:val="nil"/>
              <w:bottom w:val="single" w:sz="4" w:space="0" w:color="auto"/>
              <w:right w:val="single" w:sz="4" w:space="0" w:color="auto"/>
            </w:tcBorders>
            <w:shd w:val="clear" w:color="000000" w:fill="FFFFFF"/>
            <w:vAlign w:val="center"/>
            <w:hideMark/>
          </w:tcPr>
          <w:p w14:paraId="60599EED"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6OSO3]GalNAcα</w:t>
            </w:r>
          </w:p>
        </w:tc>
        <w:tc>
          <w:tcPr>
            <w:tcW w:w="118" w:type="pct"/>
            <w:tcBorders>
              <w:top w:val="nil"/>
              <w:left w:val="nil"/>
              <w:bottom w:val="single" w:sz="4" w:space="0" w:color="auto"/>
              <w:right w:val="single" w:sz="4" w:space="0" w:color="auto"/>
            </w:tcBorders>
            <w:shd w:val="clear" w:color="auto" w:fill="auto"/>
            <w:vAlign w:val="center"/>
            <w:hideMark/>
          </w:tcPr>
          <w:p w14:paraId="6932D5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E3441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C55E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CFDE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A0B1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3D8C2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A2CE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9E560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A48B0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7768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E1D3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83C9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9CD92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8636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E910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12904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DA0DA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EF150C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AB48B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B55CA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3960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383E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9BD0E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4EE0E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AF05B28"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5919CA55" w14:textId="77777777" w:rsidR="00C8588D" w:rsidRPr="00C8588D" w:rsidRDefault="00C8588D" w:rsidP="00C8588D">
            <w:pPr>
              <w:rPr>
                <w:rFonts w:eastAsia="Times New Roman" w:cs="Arial"/>
                <w:sz w:val="12"/>
                <w:szCs w:val="12"/>
              </w:rPr>
            </w:pPr>
            <w:r w:rsidRPr="00C8588D">
              <w:rPr>
                <w:rFonts w:eastAsia="Times New Roman" w:cs="Arial"/>
                <w:sz w:val="12"/>
                <w:szCs w:val="12"/>
              </w:rPr>
              <w:t>6</w:t>
            </w:r>
          </w:p>
        </w:tc>
        <w:tc>
          <w:tcPr>
            <w:tcW w:w="1132" w:type="pct"/>
            <w:tcBorders>
              <w:top w:val="nil"/>
              <w:left w:val="nil"/>
              <w:bottom w:val="single" w:sz="4" w:space="0" w:color="auto"/>
              <w:right w:val="single" w:sz="4" w:space="0" w:color="auto"/>
            </w:tcBorders>
            <w:shd w:val="clear" w:color="000000" w:fill="FFFFFF"/>
            <w:vAlign w:val="center"/>
            <w:hideMark/>
          </w:tcPr>
          <w:p w14:paraId="4D73FA24"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6OSO3]GlcNAcβ</w:t>
            </w:r>
          </w:p>
        </w:tc>
        <w:tc>
          <w:tcPr>
            <w:tcW w:w="118" w:type="pct"/>
            <w:tcBorders>
              <w:top w:val="nil"/>
              <w:left w:val="nil"/>
              <w:bottom w:val="single" w:sz="4" w:space="0" w:color="auto"/>
              <w:right w:val="single" w:sz="4" w:space="0" w:color="auto"/>
            </w:tcBorders>
            <w:shd w:val="clear" w:color="auto" w:fill="auto"/>
            <w:vAlign w:val="center"/>
            <w:hideMark/>
          </w:tcPr>
          <w:p w14:paraId="75501A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D0489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12CB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0460E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074E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5E15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5E32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B27E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6A713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2A0FB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4D607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DE1E6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40C2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6E24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7D5E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A1814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E90E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9DB6E3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621F65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6972C6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32F85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111B7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FC7AA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9F3041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14877C4"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41E5CE45" w14:textId="77777777" w:rsidR="00C8588D" w:rsidRPr="00C8588D" w:rsidRDefault="00C8588D" w:rsidP="00C8588D">
            <w:pPr>
              <w:rPr>
                <w:rFonts w:eastAsia="Times New Roman" w:cs="Arial"/>
                <w:sz w:val="12"/>
                <w:szCs w:val="12"/>
              </w:rPr>
            </w:pPr>
            <w:r w:rsidRPr="00C8588D">
              <w:rPr>
                <w:rFonts w:eastAsia="Times New Roman" w:cs="Arial"/>
                <w:sz w:val="12"/>
                <w:szCs w:val="12"/>
              </w:rPr>
              <w:t>7</w:t>
            </w:r>
          </w:p>
        </w:tc>
        <w:tc>
          <w:tcPr>
            <w:tcW w:w="1132" w:type="pct"/>
            <w:tcBorders>
              <w:top w:val="nil"/>
              <w:left w:val="nil"/>
              <w:bottom w:val="single" w:sz="4" w:space="0" w:color="auto"/>
              <w:right w:val="single" w:sz="4" w:space="0" w:color="auto"/>
            </w:tcBorders>
            <w:shd w:val="clear" w:color="000000" w:fill="FFFFFF"/>
            <w:vAlign w:val="center"/>
            <w:hideMark/>
          </w:tcPr>
          <w:p w14:paraId="2827048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Fucα1-3)[6OSO3]GlcNAcβ-propyl-NH2</w:t>
            </w:r>
          </w:p>
        </w:tc>
        <w:tc>
          <w:tcPr>
            <w:tcW w:w="118" w:type="pct"/>
            <w:tcBorders>
              <w:top w:val="nil"/>
              <w:left w:val="nil"/>
              <w:bottom w:val="single" w:sz="4" w:space="0" w:color="auto"/>
              <w:right w:val="single" w:sz="4" w:space="0" w:color="auto"/>
            </w:tcBorders>
            <w:shd w:val="clear" w:color="auto" w:fill="auto"/>
            <w:vAlign w:val="center"/>
            <w:hideMark/>
          </w:tcPr>
          <w:p w14:paraId="7BE4C8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2DD04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0397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E03E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BDC6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7B80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F0904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DB65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6D9A4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697E4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C2E468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5481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EBCC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1AA6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7F25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C8BD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25F55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B41768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196CD8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7FC646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49908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DDDED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5ECD2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9605F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2540BC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42785CD" w14:textId="77777777" w:rsidR="00C8588D" w:rsidRPr="00C8588D" w:rsidRDefault="00C8588D" w:rsidP="00C8588D">
            <w:pPr>
              <w:rPr>
                <w:rFonts w:eastAsia="Times New Roman" w:cs="Arial"/>
                <w:sz w:val="12"/>
                <w:szCs w:val="12"/>
              </w:rPr>
            </w:pPr>
            <w:r w:rsidRPr="00C8588D">
              <w:rPr>
                <w:rFonts w:eastAsia="Times New Roman" w:cs="Arial"/>
                <w:sz w:val="12"/>
                <w:szCs w:val="12"/>
              </w:rPr>
              <w:t>8</w:t>
            </w:r>
          </w:p>
        </w:tc>
        <w:tc>
          <w:tcPr>
            <w:tcW w:w="1132" w:type="pct"/>
            <w:tcBorders>
              <w:top w:val="nil"/>
              <w:left w:val="nil"/>
              <w:bottom w:val="single" w:sz="4" w:space="0" w:color="auto"/>
              <w:right w:val="single" w:sz="4" w:space="0" w:color="auto"/>
            </w:tcBorders>
            <w:shd w:val="clear" w:color="000000" w:fill="FFFFFF"/>
            <w:vAlign w:val="center"/>
            <w:hideMark/>
          </w:tcPr>
          <w:p w14:paraId="6B44DD04"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6OSO3]GlcNAc-propyl-NH2</w:t>
            </w:r>
          </w:p>
        </w:tc>
        <w:tc>
          <w:tcPr>
            <w:tcW w:w="118" w:type="pct"/>
            <w:tcBorders>
              <w:top w:val="nil"/>
              <w:left w:val="nil"/>
              <w:bottom w:val="single" w:sz="4" w:space="0" w:color="auto"/>
              <w:right w:val="single" w:sz="4" w:space="0" w:color="auto"/>
            </w:tcBorders>
            <w:shd w:val="clear" w:color="auto" w:fill="auto"/>
            <w:vAlign w:val="center"/>
            <w:hideMark/>
          </w:tcPr>
          <w:p w14:paraId="4BDFD0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645258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079A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CD3B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7BD2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40DC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644B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A753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582914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B0A0D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BBD88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1F72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6C44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8CAA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17BD1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1946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A46F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95E0EB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0866DF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6DA13E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E8B3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32B18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74A5C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AD4D7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98AECD9"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D5569C0" w14:textId="77777777" w:rsidR="00C8588D" w:rsidRPr="00C8588D" w:rsidRDefault="00C8588D" w:rsidP="00C8588D">
            <w:pPr>
              <w:rPr>
                <w:rFonts w:eastAsia="Times New Roman" w:cs="Arial"/>
                <w:sz w:val="12"/>
                <w:szCs w:val="12"/>
              </w:rPr>
            </w:pPr>
            <w:r w:rsidRPr="00C8588D">
              <w:rPr>
                <w:rFonts w:eastAsia="Times New Roman" w:cs="Arial"/>
                <w:sz w:val="12"/>
                <w:szCs w:val="12"/>
              </w:rPr>
              <w:t>9</w:t>
            </w:r>
          </w:p>
        </w:tc>
        <w:tc>
          <w:tcPr>
            <w:tcW w:w="1132" w:type="pct"/>
            <w:tcBorders>
              <w:top w:val="nil"/>
              <w:left w:val="nil"/>
              <w:bottom w:val="single" w:sz="4" w:space="0" w:color="auto"/>
              <w:right w:val="single" w:sz="4" w:space="0" w:color="auto"/>
            </w:tcBorders>
            <w:shd w:val="clear" w:color="000000" w:fill="FFFFFF"/>
            <w:vAlign w:val="center"/>
            <w:hideMark/>
          </w:tcPr>
          <w:p w14:paraId="40C6C005"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Neu5Acα2-3Galβ1-4)GlcNAcβ</w:t>
            </w:r>
          </w:p>
        </w:tc>
        <w:tc>
          <w:tcPr>
            <w:tcW w:w="118" w:type="pct"/>
            <w:tcBorders>
              <w:top w:val="nil"/>
              <w:left w:val="nil"/>
              <w:bottom w:val="single" w:sz="4" w:space="0" w:color="auto"/>
              <w:right w:val="single" w:sz="4" w:space="0" w:color="auto"/>
            </w:tcBorders>
            <w:shd w:val="clear" w:color="auto" w:fill="auto"/>
            <w:vAlign w:val="center"/>
            <w:hideMark/>
          </w:tcPr>
          <w:p w14:paraId="23C14E6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9EA27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EAEE2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C03D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02E7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7821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8AF925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28E8E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0209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42E0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9FD2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6DA1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D8AB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3064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90CB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D620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A007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B5DC0E2"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6BD5C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984BA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3E830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DA27F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E137D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CC055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6ABCAC1"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1AD0B9D" w14:textId="77777777" w:rsidR="00C8588D" w:rsidRPr="00C8588D" w:rsidRDefault="00C8588D" w:rsidP="00C8588D">
            <w:pPr>
              <w:rPr>
                <w:rFonts w:eastAsia="Times New Roman" w:cs="Arial"/>
                <w:sz w:val="12"/>
                <w:szCs w:val="12"/>
              </w:rPr>
            </w:pPr>
            <w:r w:rsidRPr="00C8588D">
              <w:rPr>
                <w:rFonts w:eastAsia="Times New Roman" w:cs="Arial"/>
                <w:sz w:val="12"/>
                <w:szCs w:val="12"/>
              </w:rPr>
              <w:t>10</w:t>
            </w:r>
          </w:p>
        </w:tc>
        <w:tc>
          <w:tcPr>
            <w:tcW w:w="1132" w:type="pct"/>
            <w:tcBorders>
              <w:top w:val="nil"/>
              <w:left w:val="nil"/>
              <w:bottom w:val="single" w:sz="4" w:space="0" w:color="auto"/>
              <w:right w:val="single" w:sz="4" w:space="0" w:color="auto"/>
            </w:tcBorders>
            <w:shd w:val="clear" w:color="000000" w:fill="FFFFFF"/>
            <w:vAlign w:val="center"/>
            <w:hideMark/>
          </w:tcPr>
          <w:p w14:paraId="06A34428"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Neu5Acα2-3Galβ1-4GlcNAcβ1-6)GalNAcα</w:t>
            </w:r>
          </w:p>
        </w:tc>
        <w:tc>
          <w:tcPr>
            <w:tcW w:w="118" w:type="pct"/>
            <w:tcBorders>
              <w:top w:val="nil"/>
              <w:left w:val="nil"/>
              <w:bottom w:val="single" w:sz="4" w:space="0" w:color="auto"/>
              <w:right w:val="single" w:sz="4" w:space="0" w:color="auto"/>
            </w:tcBorders>
            <w:shd w:val="clear" w:color="auto" w:fill="auto"/>
            <w:vAlign w:val="center"/>
            <w:hideMark/>
          </w:tcPr>
          <w:p w14:paraId="407A55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303E28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992F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D16E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37783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0FAB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23453D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24AEF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C95C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FD6D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53E7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F11B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4A9E7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1E1E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81F9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418C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A921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4650A5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34AB5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40F85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29325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223D7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41256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E7D44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238C67A"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478E385D" w14:textId="77777777" w:rsidR="00C8588D" w:rsidRPr="00C8588D" w:rsidRDefault="00C8588D" w:rsidP="00C8588D">
            <w:pPr>
              <w:rPr>
                <w:rFonts w:eastAsia="Times New Roman" w:cs="Arial"/>
                <w:sz w:val="12"/>
                <w:szCs w:val="12"/>
              </w:rPr>
            </w:pPr>
            <w:r w:rsidRPr="00C8588D">
              <w:rPr>
                <w:rFonts w:eastAsia="Times New Roman" w:cs="Arial"/>
                <w:sz w:val="12"/>
                <w:szCs w:val="12"/>
              </w:rPr>
              <w:t>11</w:t>
            </w:r>
          </w:p>
        </w:tc>
        <w:tc>
          <w:tcPr>
            <w:tcW w:w="1132" w:type="pct"/>
            <w:tcBorders>
              <w:top w:val="nil"/>
              <w:left w:val="nil"/>
              <w:bottom w:val="single" w:sz="4" w:space="0" w:color="auto"/>
              <w:right w:val="single" w:sz="4" w:space="0" w:color="auto"/>
            </w:tcBorders>
            <w:shd w:val="clear" w:color="000000" w:fill="FFFFFF"/>
            <w:vAlign w:val="center"/>
            <w:hideMark/>
          </w:tcPr>
          <w:p w14:paraId="361510FE"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2Manα1-3(Neu5Acα2-3Galβ1-4GlcNAcβ1-2Manα1-6)Manβ1-4GlcNAcβ1-4GlcNAcβ</w:t>
            </w:r>
          </w:p>
        </w:tc>
        <w:tc>
          <w:tcPr>
            <w:tcW w:w="118" w:type="pct"/>
            <w:tcBorders>
              <w:top w:val="nil"/>
              <w:left w:val="nil"/>
              <w:bottom w:val="single" w:sz="4" w:space="0" w:color="auto"/>
              <w:right w:val="single" w:sz="4" w:space="0" w:color="auto"/>
            </w:tcBorders>
            <w:shd w:val="clear" w:color="auto" w:fill="auto"/>
            <w:vAlign w:val="center"/>
            <w:hideMark/>
          </w:tcPr>
          <w:p w14:paraId="6139A5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7B8F3FC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18E56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CA15E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B550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7E382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2E0CFB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30651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77F4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DB466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F28E4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EE1C1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D811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152B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2DD1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C33F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59AB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C1EF1F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2A365F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03066D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28A0D7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D7DC8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D72AB9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32EB7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4FEACF5" w14:textId="77777777" w:rsidTr="00C8588D">
        <w:trPr>
          <w:trHeight w:val="96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72300F4" w14:textId="77777777" w:rsidR="00C8588D" w:rsidRPr="00C8588D" w:rsidRDefault="00C8588D" w:rsidP="00C8588D">
            <w:pPr>
              <w:rPr>
                <w:rFonts w:eastAsia="Times New Roman" w:cs="Arial"/>
                <w:sz w:val="12"/>
                <w:szCs w:val="12"/>
              </w:rPr>
            </w:pPr>
            <w:r w:rsidRPr="00C8588D">
              <w:rPr>
                <w:rFonts w:eastAsia="Times New Roman" w:cs="Arial"/>
                <w:sz w:val="12"/>
                <w:szCs w:val="12"/>
              </w:rPr>
              <w:t>12</w:t>
            </w:r>
          </w:p>
        </w:tc>
        <w:tc>
          <w:tcPr>
            <w:tcW w:w="1132" w:type="pct"/>
            <w:tcBorders>
              <w:top w:val="nil"/>
              <w:left w:val="nil"/>
              <w:bottom w:val="single" w:sz="4" w:space="0" w:color="auto"/>
              <w:right w:val="single" w:sz="4" w:space="0" w:color="auto"/>
            </w:tcBorders>
            <w:shd w:val="clear" w:color="000000" w:fill="FFFFFF"/>
            <w:vAlign w:val="center"/>
            <w:hideMark/>
          </w:tcPr>
          <w:p w14:paraId="34E840D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3)-Galβ(1-4)-GlcNAcβ(1-2)-Manα(1-3)-[Neu5Acα(2-3)-Galβ(1-4)-GlcNAcβ(1-3)-Galβ(1-4)-GlcNAcβ(1-2)-Manα(1-6)]-Manβ(1-4)-GlcNAcβ(1-4)-GlcNAcβ</w:t>
            </w:r>
          </w:p>
        </w:tc>
        <w:tc>
          <w:tcPr>
            <w:tcW w:w="118" w:type="pct"/>
            <w:tcBorders>
              <w:top w:val="nil"/>
              <w:left w:val="nil"/>
              <w:bottom w:val="single" w:sz="4" w:space="0" w:color="auto"/>
              <w:right w:val="single" w:sz="4" w:space="0" w:color="auto"/>
            </w:tcBorders>
            <w:shd w:val="clear" w:color="auto" w:fill="auto"/>
            <w:vAlign w:val="center"/>
            <w:hideMark/>
          </w:tcPr>
          <w:p w14:paraId="4D0B8A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EC3FB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8A374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76F8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3398C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1DF08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54514D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E0D6C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FC42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F8C68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8A00BC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6EF19A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5C7CB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D969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A19B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D2B4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5137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5CDE3B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6A67B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BFBFBF"/>
            <w:noWrap/>
            <w:vAlign w:val="center"/>
            <w:hideMark/>
          </w:tcPr>
          <w:p w14:paraId="1BD67C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0E72B6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1E280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9655C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0973C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35AFAA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493E081F" w14:textId="77777777" w:rsidR="00C8588D" w:rsidRPr="00C8588D" w:rsidRDefault="00C8588D" w:rsidP="00C8588D">
            <w:pPr>
              <w:rPr>
                <w:rFonts w:eastAsia="Times New Roman" w:cs="Arial"/>
                <w:sz w:val="12"/>
                <w:szCs w:val="12"/>
              </w:rPr>
            </w:pPr>
            <w:r w:rsidRPr="00C8588D">
              <w:rPr>
                <w:rFonts w:eastAsia="Times New Roman" w:cs="Arial"/>
                <w:sz w:val="12"/>
                <w:szCs w:val="12"/>
              </w:rPr>
              <w:t>13</w:t>
            </w:r>
          </w:p>
        </w:tc>
        <w:tc>
          <w:tcPr>
            <w:tcW w:w="1132" w:type="pct"/>
            <w:tcBorders>
              <w:top w:val="nil"/>
              <w:left w:val="nil"/>
              <w:bottom w:val="single" w:sz="4" w:space="0" w:color="auto"/>
              <w:right w:val="single" w:sz="4" w:space="0" w:color="auto"/>
            </w:tcBorders>
            <w:shd w:val="clear" w:color="000000" w:fill="FFFFFF"/>
            <w:vAlign w:val="center"/>
            <w:hideMark/>
          </w:tcPr>
          <w:p w14:paraId="6BCA744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w:t>
            </w:r>
          </w:p>
        </w:tc>
        <w:tc>
          <w:tcPr>
            <w:tcW w:w="118" w:type="pct"/>
            <w:tcBorders>
              <w:top w:val="nil"/>
              <w:left w:val="nil"/>
              <w:bottom w:val="single" w:sz="4" w:space="0" w:color="auto"/>
              <w:right w:val="single" w:sz="4" w:space="0" w:color="auto"/>
            </w:tcBorders>
            <w:shd w:val="clear" w:color="auto" w:fill="auto"/>
            <w:vAlign w:val="center"/>
            <w:hideMark/>
          </w:tcPr>
          <w:p w14:paraId="50DC0B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24AC7F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9872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6ED5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0720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6403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EF10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6508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0409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FC3F2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1088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60BA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DD67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5DA78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95325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CF14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4512B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90F890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409A3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BFBFBF"/>
            <w:noWrap/>
            <w:vAlign w:val="center"/>
            <w:hideMark/>
          </w:tcPr>
          <w:p w14:paraId="30BFD4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4A5587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E3D72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65F84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95CAC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E9D225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444F3435" w14:textId="77777777" w:rsidR="00C8588D" w:rsidRPr="00C8588D" w:rsidRDefault="00C8588D" w:rsidP="00C8588D">
            <w:pPr>
              <w:rPr>
                <w:rFonts w:eastAsia="Times New Roman" w:cs="Arial"/>
                <w:sz w:val="12"/>
                <w:szCs w:val="12"/>
              </w:rPr>
            </w:pPr>
            <w:r w:rsidRPr="00C8588D">
              <w:rPr>
                <w:rFonts w:eastAsia="Times New Roman" w:cs="Arial"/>
                <w:sz w:val="12"/>
                <w:szCs w:val="12"/>
              </w:rPr>
              <w:t>14</w:t>
            </w:r>
          </w:p>
        </w:tc>
        <w:tc>
          <w:tcPr>
            <w:tcW w:w="1132" w:type="pct"/>
            <w:tcBorders>
              <w:top w:val="nil"/>
              <w:left w:val="nil"/>
              <w:bottom w:val="single" w:sz="4" w:space="0" w:color="auto"/>
              <w:right w:val="single" w:sz="4" w:space="0" w:color="auto"/>
            </w:tcBorders>
            <w:shd w:val="clear" w:color="000000" w:fill="FFFFFF"/>
            <w:vAlign w:val="center"/>
            <w:hideMark/>
          </w:tcPr>
          <w:p w14:paraId="2D92B70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GalNAcα</w:t>
            </w:r>
          </w:p>
        </w:tc>
        <w:tc>
          <w:tcPr>
            <w:tcW w:w="118" w:type="pct"/>
            <w:tcBorders>
              <w:top w:val="nil"/>
              <w:left w:val="nil"/>
              <w:bottom w:val="single" w:sz="4" w:space="0" w:color="auto"/>
              <w:right w:val="single" w:sz="4" w:space="0" w:color="auto"/>
            </w:tcBorders>
            <w:shd w:val="clear" w:color="auto" w:fill="auto"/>
            <w:vAlign w:val="center"/>
            <w:hideMark/>
          </w:tcPr>
          <w:p w14:paraId="7084AF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2D5497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369C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23F6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ABCC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C582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1F63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3C8C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D37D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936B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8686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EC45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3E78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B3EEC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DD22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47FE9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317F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7F63BEE"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C65E3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BE09D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303CE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4042A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ECF0F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8A35F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63AA47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D3C2CEB" w14:textId="77777777" w:rsidR="00C8588D" w:rsidRPr="00C8588D" w:rsidRDefault="00C8588D" w:rsidP="00C8588D">
            <w:pPr>
              <w:rPr>
                <w:rFonts w:eastAsia="Times New Roman" w:cs="Arial"/>
                <w:sz w:val="12"/>
                <w:szCs w:val="12"/>
              </w:rPr>
            </w:pPr>
            <w:r w:rsidRPr="00C8588D">
              <w:rPr>
                <w:rFonts w:eastAsia="Times New Roman" w:cs="Arial"/>
                <w:sz w:val="12"/>
                <w:szCs w:val="12"/>
              </w:rPr>
              <w:t>15</w:t>
            </w:r>
          </w:p>
        </w:tc>
        <w:tc>
          <w:tcPr>
            <w:tcW w:w="1132" w:type="pct"/>
            <w:tcBorders>
              <w:top w:val="nil"/>
              <w:left w:val="nil"/>
              <w:bottom w:val="single" w:sz="4" w:space="0" w:color="auto"/>
              <w:right w:val="single" w:sz="4" w:space="0" w:color="auto"/>
            </w:tcBorders>
            <w:shd w:val="clear" w:color="000000" w:fill="FFFFFF"/>
            <w:vAlign w:val="center"/>
            <w:hideMark/>
          </w:tcPr>
          <w:p w14:paraId="2893F2D6"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GlcNAcβ</w:t>
            </w:r>
          </w:p>
        </w:tc>
        <w:tc>
          <w:tcPr>
            <w:tcW w:w="118" w:type="pct"/>
            <w:tcBorders>
              <w:top w:val="nil"/>
              <w:left w:val="nil"/>
              <w:bottom w:val="single" w:sz="4" w:space="0" w:color="auto"/>
              <w:right w:val="single" w:sz="4" w:space="0" w:color="auto"/>
            </w:tcBorders>
            <w:shd w:val="clear" w:color="auto" w:fill="auto"/>
            <w:vAlign w:val="center"/>
            <w:hideMark/>
          </w:tcPr>
          <w:p w14:paraId="4ED7CF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84C30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F766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1BAF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37D8E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89FC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9B27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56AA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D9B0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5C95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BEC9CD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49EA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1BC19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2868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2E90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75DC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EA332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5CDB1C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F29F8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82200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B81E1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0C796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3EA71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41A0B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BEED5B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52C3A366" w14:textId="77777777" w:rsidR="00C8588D" w:rsidRPr="00C8588D" w:rsidRDefault="00C8588D" w:rsidP="00C8588D">
            <w:pPr>
              <w:rPr>
                <w:rFonts w:eastAsia="Times New Roman" w:cs="Arial"/>
                <w:sz w:val="12"/>
                <w:szCs w:val="12"/>
              </w:rPr>
            </w:pPr>
            <w:r w:rsidRPr="00C8588D">
              <w:rPr>
                <w:rFonts w:eastAsia="Times New Roman" w:cs="Arial"/>
                <w:sz w:val="12"/>
                <w:szCs w:val="12"/>
              </w:rPr>
              <w:t>16</w:t>
            </w:r>
          </w:p>
        </w:tc>
        <w:tc>
          <w:tcPr>
            <w:tcW w:w="1132" w:type="pct"/>
            <w:tcBorders>
              <w:top w:val="nil"/>
              <w:left w:val="nil"/>
              <w:bottom w:val="single" w:sz="4" w:space="0" w:color="auto"/>
              <w:right w:val="single" w:sz="4" w:space="0" w:color="auto"/>
            </w:tcBorders>
            <w:shd w:val="clear" w:color="000000" w:fill="FFFFFF"/>
            <w:vAlign w:val="center"/>
            <w:hideMark/>
          </w:tcPr>
          <w:p w14:paraId="36604ECE"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GlcNAcβ</w:t>
            </w:r>
          </w:p>
        </w:tc>
        <w:tc>
          <w:tcPr>
            <w:tcW w:w="118" w:type="pct"/>
            <w:tcBorders>
              <w:top w:val="nil"/>
              <w:left w:val="nil"/>
              <w:bottom w:val="single" w:sz="4" w:space="0" w:color="auto"/>
              <w:right w:val="single" w:sz="4" w:space="0" w:color="auto"/>
            </w:tcBorders>
            <w:shd w:val="clear" w:color="auto" w:fill="auto"/>
            <w:vAlign w:val="center"/>
            <w:hideMark/>
          </w:tcPr>
          <w:p w14:paraId="27BC0B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3FEFA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EA87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B4C53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1AAB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3FC8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053F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64AB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0EFB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C513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977D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B908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8ECF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B5AF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0FFD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078BD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0889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986E12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6785A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23F54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29280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96A5F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ED97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5E1A1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10574D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48A8556" w14:textId="77777777" w:rsidR="00C8588D" w:rsidRPr="00C8588D" w:rsidRDefault="00C8588D" w:rsidP="00C8588D">
            <w:pPr>
              <w:rPr>
                <w:rFonts w:eastAsia="Times New Roman" w:cs="Arial"/>
                <w:sz w:val="12"/>
                <w:szCs w:val="12"/>
              </w:rPr>
            </w:pPr>
            <w:r w:rsidRPr="00C8588D">
              <w:rPr>
                <w:rFonts w:eastAsia="Times New Roman" w:cs="Arial"/>
                <w:sz w:val="12"/>
                <w:szCs w:val="12"/>
              </w:rPr>
              <w:t>17</w:t>
            </w:r>
          </w:p>
        </w:tc>
        <w:tc>
          <w:tcPr>
            <w:tcW w:w="1132" w:type="pct"/>
            <w:tcBorders>
              <w:top w:val="nil"/>
              <w:left w:val="nil"/>
              <w:bottom w:val="single" w:sz="4" w:space="0" w:color="auto"/>
              <w:right w:val="single" w:sz="4" w:space="0" w:color="auto"/>
            </w:tcBorders>
            <w:shd w:val="clear" w:color="000000" w:fill="FFFFFF"/>
            <w:vAlign w:val="center"/>
            <w:hideMark/>
          </w:tcPr>
          <w:p w14:paraId="2129E76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5F9FD0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0FCACC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7D41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4226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C98E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7528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A343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7007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6E8F1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85E9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5B0B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C38C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EDF2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69FF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6C9A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6F3B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341B7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B1890FE"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87F32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2B769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16228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DAA20E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2BC15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4969C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F424F3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0960F7DD" w14:textId="77777777" w:rsidR="00C8588D" w:rsidRPr="00C8588D" w:rsidRDefault="00C8588D" w:rsidP="00C8588D">
            <w:pPr>
              <w:rPr>
                <w:rFonts w:eastAsia="Times New Roman" w:cs="Arial"/>
                <w:sz w:val="12"/>
                <w:szCs w:val="12"/>
              </w:rPr>
            </w:pPr>
            <w:r w:rsidRPr="00C8588D">
              <w:rPr>
                <w:rFonts w:eastAsia="Times New Roman" w:cs="Arial"/>
                <w:sz w:val="12"/>
                <w:szCs w:val="12"/>
              </w:rPr>
              <w:t>18</w:t>
            </w:r>
          </w:p>
        </w:tc>
        <w:tc>
          <w:tcPr>
            <w:tcW w:w="1132" w:type="pct"/>
            <w:tcBorders>
              <w:top w:val="nil"/>
              <w:left w:val="nil"/>
              <w:bottom w:val="single" w:sz="4" w:space="0" w:color="auto"/>
              <w:right w:val="single" w:sz="4" w:space="0" w:color="auto"/>
            </w:tcBorders>
            <w:shd w:val="clear" w:color="000000" w:fill="FFFFFF"/>
            <w:vAlign w:val="center"/>
            <w:hideMark/>
          </w:tcPr>
          <w:p w14:paraId="681187E3"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03970E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52426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D5F6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53FF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8D7C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F26D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55FE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D0D7A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915EC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31866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FE8E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FBD6A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BA9C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0EBA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0D7C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6B4F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DF06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C02002E"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03CDCB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90DE2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4A90F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4BE40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1ABAB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1E8E91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73F13A5"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DE53471" w14:textId="77777777" w:rsidR="00C8588D" w:rsidRPr="00C8588D" w:rsidRDefault="00C8588D" w:rsidP="00C8588D">
            <w:pPr>
              <w:rPr>
                <w:rFonts w:eastAsia="Times New Roman" w:cs="Arial"/>
                <w:sz w:val="12"/>
                <w:szCs w:val="12"/>
              </w:rPr>
            </w:pPr>
            <w:r w:rsidRPr="00C8588D">
              <w:rPr>
                <w:rFonts w:eastAsia="Times New Roman" w:cs="Arial"/>
                <w:sz w:val="12"/>
                <w:szCs w:val="12"/>
              </w:rPr>
              <w:t>19</w:t>
            </w:r>
          </w:p>
        </w:tc>
        <w:tc>
          <w:tcPr>
            <w:tcW w:w="1132" w:type="pct"/>
            <w:tcBorders>
              <w:top w:val="nil"/>
              <w:left w:val="nil"/>
              <w:bottom w:val="single" w:sz="4" w:space="0" w:color="auto"/>
              <w:right w:val="single" w:sz="4" w:space="0" w:color="auto"/>
            </w:tcBorders>
            <w:shd w:val="clear" w:color="000000" w:fill="FFFFFF"/>
            <w:vAlign w:val="center"/>
            <w:hideMark/>
          </w:tcPr>
          <w:p w14:paraId="7D198F84"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w:t>
            </w:r>
          </w:p>
        </w:tc>
        <w:tc>
          <w:tcPr>
            <w:tcW w:w="118" w:type="pct"/>
            <w:tcBorders>
              <w:top w:val="nil"/>
              <w:left w:val="nil"/>
              <w:bottom w:val="single" w:sz="4" w:space="0" w:color="auto"/>
              <w:right w:val="single" w:sz="4" w:space="0" w:color="auto"/>
            </w:tcBorders>
            <w:shd w:val="clear" w:color="auto" w:fill="auto"/>
            <w:vAlign w:val="center"/>
            <w:hideMark/>
          </w:tcPr>
          <w:p w14:paraId="58A3AB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9EB7A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D6AC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9D3BF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12A1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C07C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E77DD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8ACF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4A36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2764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4551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42CE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F873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84B8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6B6FD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25AB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2C34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7F0906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22E093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C8414B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21C58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4715A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B995C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589EC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32512A6"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59E16DE4" w14:textId="77777777" w:rsidR="00C8588D" w:rsidRPr="00C8588D" w:rsidRDefault="00C8588D" w:rsidP="00C8588D">
            <w:pPr>
              <w:rPr>
                <w:rFonts w:eastAsia="Times New Roman" w:cs="Arial"/>
                <w:sz w:val="12"/>
                <w:szCs w:val="12"/>
              </w:rPr>
            </w:pPr>
            <w:r w:rsidRPr="00C8588D">
              <w:rPr>
                <w:rFonts w:eastAsia="Times New Roman" w:cs="Arial"/>
                <w:sz w:val="12"/>
                <w:szCs w:val="12"/>
              </w:rPr>
              <w:t>20</w:t>
            </w:r>
          </w:p>
        </w:tc>
        <w:tc>
          <w:tcPr>
            <w:tcW w:w="1132" w:type="pct"/>
            <w:tcBorders>
              <w:top w:val="nil"/>
              <w:left w:val="nil"/>
              <w:bottom w:val="single" w:sz="4" w:space="0" w:color="auto"/>
              <w:right w:val="single" w:sz="4" w:space="0" w:color="auto"/>
            </w:tcBorders>
            <w:shd w:val="clear" w:color="000000" w:fill="FFFFFF"/>
            <w:vAlign w:val="center"/>
            <w:hideMark/>
          </w:tcPr>
          <w:p w14:paraId="3841B293"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w:t>
            </w:r>
          </w:p>
        </w:tc>
        <w:tc>
          <w:tcPr>
            <w:tcW w:w="118" w:type="pct"/>
            <w:tcBorders>
              <w:top w:val="nil"/>
              <w:left w:val="nil"/>
              <w:bottom w:val="single" w:sz="4" w:space="0" w:color="auto"/>
              <w:right w:val="single" w:sz="4" w:space="0" w:color="auto"/>
            </w:tcBorders>
            <w:shd w:val="clear" w:color="auto" w:fill="auto"/>
            <w:vAlign w:val="center"/>
            <w:hideMark/>
          </w:tcPr>
          <w:p w14:paraId="4B6C76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B12FE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BF50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808C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916B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CAC9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8F56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08A6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EAB1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B447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2EFD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C324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5782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3AB8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B282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4E6E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EA00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12A8C01"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849D1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2EDDB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A0871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0FD6B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4FF2D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C78D8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C3DE5AF"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04914CB" w14:textId="77777777" w:rsidR="00C8588D" w:rsidRPr="00C8588D" w:rsidRDefault="00C8588D" w:rsidP="00C8588D">
            <w:pPr>
              <w:rPr>
                <w:rFonts w:eastAsia="Times New Roman" w:cs="Arial"/>
                <w:sz w:val="12"/>
                <w:szCs w:val="12"/>
              </w:rPr>
            </w:pPr>
            <w:r w:rsidRPr="00C8588D">
              <w:rPr>
                <w:rFonts w:eastAsia="Times New Roman" w:cs="Arial"/>
                <w:sz w:val="12"/>
                <w:szCs w:val="12"/>
              </w:rPr>
              <w:t>21</w:t>
            </w:r>
          </w:p>
        </w:tc>
        <w:tc>
          <w:tcPr>
            <w:tcW w:w="1132" w:type="pct"/>
            <w:tcBorders>
              <w:top w:val="nil"/>
              <w:left w:val="nil"/>
              <w:bottom w:val="single" w:sz="4" w:space="0" w:color="auto"/>
              <w:right w:val="single" w:sz="4" w:space="0" w:color="auto"/>
            </w:tcBorders>
            <w:shd w:val="clear" w:color="000000" w:fill="FFFFFF"/>
            <w:vAlign w:val="center"/>
            <w:hideMark/>
          </w:tcPr>
          <w:p w14:paraId="5EAF62D8"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NAcβ1-4GlcNAcβ</w:t>
            </w:r>
          </w:p>
        </w:tc>
        <w:tc>
          <w:tcPr>
            <w:tcW w:w="118" w:type="pct"/>
            <w:tcBorders>
              <w:top w:val="nil"/>
              <w:left w:val="nil"/>
              <w:bottom w:val="single" w:sz="4" w:space="0" w:color="auto"/>
              <w:right w:val="single" w:sz="4" w:space="0" w:color="auto"/>
            </w:tcBorders>
            <w:shd w:val="clear" w:color="auto" w:fill="auto"/>
            <w:vAlign w:val="center"/>
            <w:hideMark/>
          </w:tcPr>
          <w:p w14:paraId="096FF4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26F178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89C22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EC0A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575E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C748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2387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10C6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9681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DFC51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984F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236DE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3C57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0229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FE44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97B7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6D35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6AAFD7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8CAA9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1D0BE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22C9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1A2A2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74C09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B1A55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C6754C0"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DA13E1F" w14:textId="77777777" w:rsidR="00C8588D" w:rsidRPr="00C8588D" w:rsidRDefault="00C8588D" w:rsidP="00C8588D">
            <w:pPr>
              <w:rPr>
                <w:rFonts w:eastAsia="Times New Roman" w:cs="Arial"/>
                <w:sz w:val="12"/>
                <w:szCs w:val="12"/>
              </w:rPr>
            </w:pPr>
            <w:r w:rsidRPr="00C8588D">
              <w:rPr>
                <w:rFonts w:eastAsia="Times New Roman" w:cs="Arial"/>
                <w:sz w:val="12"/>
                <w:szCs w:val="12"/>
              </w:rPr>
              <w:t>22</w:t>
            </w:r>
          </w:p>
        </w:tc>
        <w:tc>
          <w:tcPr>
            <w:tcW w:w="1132" w:type="pct"/>
            <w:tcBorders>
              <w:top w:val="nil"/>
              <w:left w:val="nil"/>
              <w:bottom w:val="single" w:sz="4" w:space="0" w:color="auto"/>
              <w:right w:val="single" w:sz="4" w:space="0" w:color="auto"/>
            </w:tcBorders>
            <w:shd w:val="clear" w:color="000000" w:fill="FFFFFF"/>
            <w:vAlign w:val="center"/>
            <w:hideMark/>
          </w:tcPr>
          <w:p w14:paraId="1DD8F30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3Galβ1-4GlcNAcβ</w:t>
            </w:r>
          </w:p>
        </w:tc>
        <w:tc>
          <w:tcPr>
            <w:tcW w:w="118" w:type="pct"/>
            <w:tcBorders>
              <w:top w:val="nil"/>
              <w:left w:val="nil"/>
              <w:bottom w:val="single" w:sz="4" w:space="0" w:color="auto"/>
              <w:right w:val="single" w:sz="4" w:space="0" w:color="auto"/>
            </w:tcBorders>
            <w:shd w:val="clear" w:color="auto" w:fill="auto"/>
            <w:vAlign w:val="center"/>
            <w:hideMark/>
          </w:tcPr>
          <w:p w14:paraId="26F0C7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E1A10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FD24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642F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6EA9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692C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DB244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30B6B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3606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AC06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75BD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F93F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1371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E3E3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9883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05E4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0CD1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BC73E2F"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5A973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0C1F5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BFFD2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2929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6297D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0B6B5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9CE89C6"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32B26F6" w14:textId="77777777" w:rsidR="00C8588D" w:rsidRPr="00C8588D" w:rsidRDefault="00C8588D" w:rsidP="00C8588D">
            <w:pPr>
              <w:rPr>
                <w:rFonts w:eastAsia="Times New Roman" w:cs="Arial"/>
                <w:sz w:val="12"/>
                <w:szCs w:val="12"/>
              </w:rPr>
            </w:pPr>
            <w:r w:rsidRPr="00C8588D">
              <w:rPr>
                <w:rFonts w:eastAsia="Times New Roman" w:cs="Arial"/>
                <w:sz w:val="12"/>
                <w:szCs w:val="12"/>
              </w:rPr>
              <w:t>23</w:t>
            </w:r>
          </w:p>
        </w:tc>
        <w:tc>
          <w:tcPr>
            <w:tcW w:w="1132" w:type="pct"/>
            <w:tcBorders>
              <w:top w:val="nil"/>
              <w:left w:val="nil"/>
              <w:bottom w:val="single" w:sz="4" w:space="0" w:color="auto"/>
              <w:right w:val="single" w:sz="4" w:space="0" w:color="auto"/>
            </w:tcBorders>
            <w:shd w:val="clear" w:color="000000" w:fill="FFFFFF"/>
            <w:vAlign w:val="center"/>
            <w:hideMark/>
          </w:tcPr>
          <w:p w14:paraId="198283B6" w14:textId="77777777" w:rsidR="00C8588D" w:rsidRPr="00C8588D" w:rsidRDefault="00C8588D" w:rsidP="00C8588D">
            <w:pPr>
              <w:rPr>
                <w:rFonts w:eastAsia="Times New Roman" w:cs="Arial"/>
                <w:sz w:val="12"/>
                <w:szCs w:val="12"/>
              </w:rPr>
            </w:pPr>
            <w:r w:rsidRPr="00C8588D">
              <w:rPr>
                <w:rFonts w:eastAsia="Times New Roman" w:cs="Arial"/>
                <w:sz w:val="12"/>
                <w:szCs w:val="12"/>
              </w:rPr>
              <w:t>Neu5Aca2-3Galβ1-3GlcNAcβ1-3Galβ1-4GlcNAcβ</w:t>
            </w:r>
          </w:p>
        </w:tc>
        <w:tc>
          <w:tcPr>
            <w:tcW w:w="118" w:type="pct"/>
            <w:tcBorders>
              <w:top w:val="nil"/>
              <w:left w:val="nil"/>
              <w:bottom w:val="single" w:sz="4" w:space="0" w:color="auto"/>
              <w:right w:val="single" w:sz="4" w:space="0" w:color="auto"/>
            </w:tcBorders>
            <w:shd w:val="clear" w:color="auto" w:fill="auto"/>
            <w:vAlign w:val="center"/>
            <w:hideMark/>
          </w:tcPr>
          <w:p w14:paraId="3F0396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07B1FE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83F9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0A8E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0CF8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B717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06F3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B04E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CBDE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1528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BBA2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95313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31F0E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6A13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6DE5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41BCE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D0F7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0A688E1"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FDE07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3CA7C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A2737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94E4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40A31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61835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1617B3D"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3886FC9" w14:textId="77777777" w:rsidR="00C8588D" w:rsidRPr="00C8588D" w:rsidRDefault="00C8588D" w:rsidP="00C8588D">
            <w:pPr>
              <w:rPr>
                <w:rFonts w:eastAsia="Times New Roman" w:cs="Arial"/>
                <w:sz w:val="12"/>
                <w:szCs w:val="12"/>
              </w:rPr>
            </w:pPr>
            <w:r w:rsidRPr="00C8588D">
              <w:rPr>
                <w:rFonts w:eastAsia="Times New Roman" w:cs="Arial"/>
                <w:sz w:val="12"/>
                <w:szCs w:val="12"/>
              </w:rPr>
              <w:t>24</w:t>
            </w:r>
          </w:p>
        </w:tc>
        <w:tc>
          <w:tcPr>
            <w:tcW w:w="1132" w:type="pct"/>
            <w:tcBorders>
              <w:top w:val="nil"/>
              <w:left w:val="nil"/>
              <w:bottom w:val="single" w:sz="4" w:space="0" w:color="auto"/>
              <w:right w:val="single" w:sz="4" w:space="0" w:color="auto"/>
            </w:tcBorders>
            <w:shd w:val="clear" w:color="000000" w:fill="FFFFFF"/>
            <w:vAlign w:val="center"/>
            <w:hideMark/>
          </w:tcPr>
          <w:p w14:paraId="1435395B"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3Galβ1-4GlcNAcβ1-3Galβ1-4GlcNAcβ</w:t>
            </w:r>
          </w:p>
        </w:tc>
        <w:tc>
          <w:tcPr>
            <w:tcW w:w="118" w:type="pct"/>
            <w:tcBorders>
              <w:top w:val="nil"/>
              <w:left w:val="nil"/>
              <w:bottom w:val="single" w:sz="4" w:space="0" w:color="auto"/>
              <w:right w:val="single" w:sz="4" w:space="0" w:color="auto"/>
            </w:tcBorders>
            <w:shd w:val="clear" w:color="auto" w:fill="auto"/>
            <w:vAlign w:val="center"/>
            <w:hideMark/>
          </w:tcPr>
          <w:p w14:paraId="58E608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0BE25D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2E34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ACF52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4631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F0CA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9872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D6B61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93958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DCC5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8F78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213B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011D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D621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C48F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D413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F38F9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DD93C3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1E732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D9BF2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2A648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4360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3CD5C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85B4B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F925C18"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3C1891C" w14:textId="77777777" w:rsidR="00C8588D" w:rsidRPr="00C8588D" w:rsidRDefault="00C8588D" w:rsidP="00C8588D">
            <w:pPr>
              <w:rPr>
                <w:rFonts w:eastAsia="Times New Roman" w:cs="Arial"/>
                <w:sz w:val="12"/>
                <w:szCs w:val="12"/>
              </w:rPr>
            </w:pPr>
            <w:r w:rsidRPr="00C8588D">
              <w:rPr>
                <w:rFonts w:eastAsia="Times New Roman" w:cs="Arial"/>
                <w:sz w:val="12"/>
                <w:szCs w:val="12"/>
              </w:rPr>
              <w:t>25</w:t>
            </w:r>
          </w:p>
        </w:tc>
        <w:tc>
          <w:tcPr>
            <w:tcW w:w="1132" w:type="pct"/>
            <w:tcBorders>
              <w:top w:val="nil"/>
              <w:left w:val="nil"/>
              <w:bottom w:val="single" w:sz="4" w:space="0" w:color="auto"/>
              <w:right w:val="single" w:sz="4" w:space="0" w:color="auto"/>
            </w:tcBorders>
            <w:shd w:val="clear" w:color="000000" w:fill="FFFFFF"/>
            <w:vAlign w:val="center"/>
            <w:hideMark/>
          </w:tcPr>
          <w:p w14:paraId="22B5C89F"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3Galβ1-3GlcNAcβ</w:t>
            </w:r>
          </w:p>
        </w:tc>
        <w:tc>
          <w:tcPr>
            <w:tcW w:w="118" w:type="pct"/>
            <w:tcBorders>
              <w:top w:val="nil"/>
              <w:left w:val="nil"/>
              <w:bottom w:val="single" w:sz="4" w:space="0" w:color="auto"/>
              <w:right w:val="single" w:sz="4" w:space="0" w:color="auto"/>
            </w:tcBorders>
            <w:shd w:val="clear" w:color="auto" w:fill="auto"/>
            <w:vAlign w:val="center"/>
            <w:hideMark/>
          </w:tcPr>
          <w:p w14:paraId="32DE40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3538B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1A91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5DED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7963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E1D0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FE98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2435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36B5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EFCD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A1E8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5389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CA92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6DA0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C0AC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B30E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3FCA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B4B11F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9FC08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4D6F2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521D6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E2A95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2B6C4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8AF13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923C50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CE3CE73" w14:textId="77777777" w:rsidR="00C8588D" w:rsidRPr="00C8588D" w:rsidRDefault="00C8588D" w:rsidP="00C8588D">
            <w:pPr>
              <w:rPr>
                <w:rFonts w:eastAsia="Times New Roman" w:cs="Arial"/>
                <w:sz w:val="12"/>
                <w:szCs w:val="12"/>
              </w:rPr>
            </w:pPr>
            <w:r w:rsidRPr="00C8588D">
              <w:rPr>
                <w:rFonts w:eastAsia="Times New Roman" w:cs="Arial"/>
                <w:sz w:val="12"/>
                <w:szCs w:val="12"/>
              </w:rPr>
              <w:t>26</w:t>
            </w:r>
          </w:p>
        </w:tc>
        <w:tc>
          <w:tcPr>
            <w:tcW w:w="1132" w:type="pct"/>
            <w:tcBorders>
              <w:top w:val="nil"/>
              <w:left w:val="nil"/>
              <w:bottom w:val="single" w:sz="4" w:space="0" w:color="auto"/>
              <w:right w:val="single" w:sz="4" w:space="0" w:color="auto"/>
            </w:tcBorders>
            <w:shd w:val="clear" w:color="000000" w:fill="FFFFFF"/>
            <w:vAlign w:val="center"/>
            <w:hideMark/>
          </w:tcPr>
          <w:p w14:paraId="6A73E16D"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GalNAcα</w:t>
            </w:r>
          </w:p>
        </w:tc>
        <w:tc>
          <w:tcPr>
            <w:tcW w:w="118" w:type="pct"/>
            <w:tcBorders>
              <w:top w:val="nil"/>
              <w:left w:val="nil"/>
              <w:bottom w:val="single" w:sz="4" w:space="0" w:color="auto"/>
              <w:right w:val="single" w:sz="4" w:space="0" w:color="auto"/>
            </w:tcBorders>
            <w:shd w:val="clear" w:color="auto" w:fill="auto"/>
            <w:vAlign w:val="center"/>
            <w:hideMark/>
          </w:tcPr>
          <w:p w14:paraId="7A9BEF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B45F0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33AA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A14B2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0BFC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1F1A5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753D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2B971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3850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6E4CB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826D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C244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DC6CD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C4B1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ACD39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21DC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15E2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697E48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C2754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BF1FD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8EB6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7021C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7087F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C0865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5F2FE66"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7C4B110E" w14:textId="77777777" w:rsidR="00C8588D" w:rsidRPr="00C8588D" w:rsidRDefault="00C8588D" w:rsidP="00C8588D">
            <w:pPr>
              <w:rPr>
                <w:rFonts w:eastAsia="Times New Roman" w:cs="Arial"/>
                <w:sz w:val="12"/>
                <w:szCs w:val="12"/>
              </w:rPr>
            </w:pPr>
            <w:r w:rsidRPr="00C8588D">
              <w:rPr>
                <w:rFonts w:eastAsia="Times New Roman" w:cs="Arial"/>
                <w:sz w:val="12"/>
                <w:szCs w:val="12"/>
              </w:rPr>
              <w:t>27</w:t>
            </w:r>
          </w:p>
        </w:tc>
        <w:tc>
          <w:tcPr>
            <w:tcW w:w="1132" w:type="pct"/>
            <w:tcBorders>
              <w:top w:val="nil"/>
              <w:left w:val="nil"/>
              <w:bottom w:val="single" w:sz="4" w:space="0" w:color="auto"/>
              <w:right w:val="single" w:sz="4" w:space="0" w:color="auto"/>
            </w:tcBorders>
            <w:shd w:val="clear" w:color="000000" w:fill="FFFFFF"/>
            <w:vAlign w:val="center"/>
            <w:hideMark/>
          </w:tcPr>
          <w:p w14:paraId="66DA5306" w14:textId="77777777" w:rsidR="00C8588D" w:rsidRPr="00C8588D" w:rsidRDefault="00C8588D" w:rsidP="00C8588D">
            <w:pPr>
              <w:rPr>
                <w:rFonts w:eastAsia="Times New Roman" w:cs="Arial"/>
                <w:sz w:val="12"/>
                <w:szCs w:val="12"/>
              </w:rPr>
            </w:pPr>
            <w:r w:rsidRPr="00C8588D">
              <w:rPr>
                <w:rFonts w:eastAsia="Times New Roman" w:cs="Arial"/>
                <w:sz w:val="12"/>
                <w:szCs w:val="12"/>
              </w:rPr>
              <w:t>Galβ1-3(Neu5Acα2-3Galβ1-4(Fucα1-3)GlcNAcβ1-6)GalNAcα</w:t>
            </w:r>
          </w:p>
        </w:tc>
        <w:tc>
          <w:tcPr>
            <w:tcW w:w="118" w:type="pct"/>
            <w:tcBorders>
              <w:top w:val="nil"/>
              <w:left w:val="nil"/>
              <w:bottom w:val="single" w:sz="4" w:space="0" w:color="auto"/>
              <w:right w:val="single" w:sz="4" w:space="0" w:color="auto"/>
            </w:tcBorders>
            <w:shd w:val="clear" w:color="auto" w:fill="auto"/>
            <w:vAlign w:val="center"/>
            <w:hideMark/>
          </w:tcPr>
          <w:p w14:paraId="60B000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B1590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4C176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2ACC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E2A4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DFE2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065C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19AF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6F45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CD04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3086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AF08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F888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8973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3342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9175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6252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F0F8E49"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2D284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130FC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F6060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F5A69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A7BCDD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A958A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DCA5227"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661681C5" w14:textId="77777777" w:rsidR="00C8588D" w:rsidRPr="00C8588D" w:rsidRDefault="00C8588D" w:rsidP="00C8588D">
            <w:pPr>
              <w:rPr>
                <w:rFonts w:eastAsia="Times New Roman" w:cs="Arial"/>
                <w:sz w:val="12"/>
                <w:szCs w:val="12"/>
              </w:rPr>
            </w:pPr>
            <w:r w:rsidRPr="00C8588D">
              <w:rPr>
                <w:rFonts w:eastAsia="Times New Roman" w:cs="Arial"/>
                <w:sz w:val="12"/>
                <w:szCs w:val="12"/>
              </w:rPr>
              <w:t>28</w:t>
            </w:r>
          </w:p>
        </w:tc>
        <w:tc>
          <w:tcPr>
            <w:tcW w:w="1132" w:type="pct"/>
            <w:tcBorders>
              <w:top w:val="nil"/>
              <w:left w:val="nil"/>
              <w:bottom w:val="single" w:sz="4" w:space="0" w:color="auto"/>
              <w:right w:val="single" w:sz="4" w:space="0" w:color="auto"/>
            </w:tcBorders>
            <w:shd w:val="clear" w:color="000000" w:fill="FFFFFF"/>
            <w:vAlign w:val="center"/>
            <w:hideMark/>
          </w:tcPr>
          <w:p w14:paraId="087D3FEE"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Fucα1-4)GlcNAcβ</w:t>
            </w:r>
          </w:p>
        </w:tc>
        <w:tc>
          <w:tcPr>
            <w:tcW w:w="118" w:type="pct"/>
            <w:tcBorders>
              <w:top w:val="nil"/>
              <w:left w:val="nil"/>
              <w:bottom w:val="single" w:sz="4" w:space="0" w:color="auto"/>
              <w:right w:val="single" w:sz="4" w:space="0" w:color="auto"/>
            </w:tcBorders>
            <w:shd w:val="clear" w:color="auto" w:fill="auto"/>
            <w:vAlign w:val="center"/>
            <w:hideMark/>
          </w:tcPr>
          <w:p w14:paraId="480A4D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E4733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8B63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6801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1F89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BF9B5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BAF9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FBB2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F51DC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8520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477F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FD0C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E56C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97623F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44EC9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9C7B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2841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E78523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8F6D0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FAA04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88858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1A555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EDBD2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236DD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9EC53C8"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5BE5845" w14:textId="77777777" w:rsidR="00C8588D" w:rsidRPr="00C8588D" w:rsidRDefault="00C8588D" w:rsidP="00C8588D">
            <w:pPr>
              <w:rPr>
                <w:rFonts w:eastAsia="Times New Roman" w:cs="Arial"/>
                <w:sz w:val="12"/>
                <w:szCs w:val="12"/>
              </w:rPr>
            </w:pPr>
            <w:r w:rsidRPr="00C8588D">
              <w:rPr>
                <w:rFonts w:eastAsia="Times New Roman" w:cs="Arial"/>
                <w:sz w:val="12"/>
                <w:szCs w:val="12"/>
              </w:rPr>
              <w:t>29</w:t>
            </w:r>
          </w:p>
        </w:tc>
        <w:tc>
          <w:tcPr>
            <w:tcW w:w="1132" w:type="pct"/>
            <w:tcBorders>
              <w:top w:val="nil"/>
              <w:left w:val="nil"/>
              <w:bottom w:val="single" w:sz="4" w:space="0" w:color="auto"/>
              <w:right w:val="single" w:sz="4" w:space="0" w:color="auto"/>
            </w:tcBorders>
            <w:shd w:val="clear" w:color="000000" w:fill="FFFFFF"/>
            <w:vAlign w:val="center"/>
            <w:hideMark/>
          </w:tcPr>
          <w:p w14:paraId="124D1F18"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33AE8E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AACC3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0CF3D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79D6C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30F7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8232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DEA3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33A6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936B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96BE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0B18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B0D6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1A6A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6E7D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C00F7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1F68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FFCA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607A06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DA199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B9686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8BFF4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720DD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2D5F2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4CC3A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F5A52E0"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A56E3FE" w14:textId="77777777" w:rsidR="00C8588D" w:rsidRPr="00C8588D" w:rsidRDefault="00C8588D" w:rsidP="00C8588D">
            <w:pPr>
              <w:rPr>
                <w:rFonts w:eastAsia="Times New Roman" w:cs="Arial"/>
                <w:sz w:val="12"/>
                <w:szCs w:val="12"/>
              </w:rPr>
            </w:pPr>
            <w:r w:rsidRPr="00C8588D">
              <w:rPr>
                <w:rFonts w:eastAsia="Times New Roman" w:cs="Arial"/>
                <w:sz w:val="12"/>
                <w:szCs w:val="12"/>
              </w:rPr>
              <w:t>30</w:t>
            </w:r>
          </w:p>
        </w:tc>
        <w:tc>
          <w:tcPr>
            <w:tcW w:w="1132" w:type="pct"/>
            <w:tcBorders>
              <w:top w:val="nil"/>
              <w:left w:val="nil"/>
              <w:bottom w:val="single" w:sz="4" w:space="0" w:color="auto"/>
              <w:right w:val="single" w:sz="4" w:space="0" w:color="auto"/>
            </w:tcBorders>
            <w:shd w:val="clear" w:color="000000" w:fill="FFFFFF"/>
            <w:vAlign w:val="center"/>
            <w:hideMark/>
          </w:tcPr>
          <w:p w14:paraId="327553ED"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5A217D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1EA68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C6A5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C731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C029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FDF8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4235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A0453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FA64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E175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6B4B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440F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14B7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DA88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A567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8184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1C60A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597748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E5EB7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2B5CD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38985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D38E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818B4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6C0D93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B785A7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72A15D2" w14:textId="77777777" w:rsidR="00C8588D" w:rsidRPr="00C8588D" w:rsidRDefault="00C8588D" w:rsidP="00C8588D">
            <w:pPr>
              <w:rPr>
                <w:rFonts w:eastAsia="Times New Roman" w:cs="Arial"/>
                <w:sz w:val="12"/>
                <w:szCs w:val="12"/>
              </w:rPr>
            </w:pPr>
            <w:r w:rsidRPr="00C8588D">
              <w:rPr>
                <w:rFonts w:eastAsia="Times New Roman" w:cs="Arial"/>
                <w:sz w:val="12"/>
                <w:szCs w:val="12"/>
              </w:rPr>
              <w:t>31</w:t>
            </w:r>
          </w:p>
        </w:tc>
        <w:tc>
          <w:tcPr>
            <w:tcW w:w="1132" w:type="pct"/>
            <w:tcBorders>
              <w:top w:val="nil"/>
              <w:left w:val="nil"/>
              <w:bottom w:val="single" w:sz="4" w:space="0" w:color="auto"/>
              <w:right w:val="single" w:sz="4" w:space="0" w:color="auto"/>
            </w:tcBorders>
            <w:shd w:val="clear" w:color="000000" w:fill="FFFFFF"/>
            <w:vAlign w:val="center"/>
            <w:hideMark/>
          </w:tcPr>
          <w:p w14:paraId="6493E6D7"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Fucα1-3)GlcNAcβ1-3Galβ</w:t>
            </w:r>
          </w:p>
        </w:tc>
        <w:tc>
          <w:tcPr>
            <w:tcW w:w="118" w:type="pct"/>
            <w:tcBorders>
              <w:top w:val="nil"/>
              <w:left w:val="nil"/>
              <w:bottom w:val="single" w:sz="4" w:space="0" w:color="auto"/>
              <w:right w:val="single" w:sz="4" w:space="0" w:color="auto"/>
            </w:tcBorders>
            <w:shd w:val="clear" w:color="auto" w:fill="auto"/>
            <w:vAlign w:val="center"/>
            <w:hideMark/>
          </w:tcPr>
          <w:p w14:paraId="190B9F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6E00F8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5261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861B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0CB69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AA7D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8F86B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304D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13A5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CD51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BD01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FC09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A107A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2ECA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15EE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6AD4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6066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551704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04CCF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B694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06ACC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C40F0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24EB9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11CDDD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E20131B"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4332CE96" w14:textId="77777777" w:rsidR="00C8588D" w:rsidRPr="00C8588D" w:rsidRDefault="00C8588D" w:rsidP="00C8588D">
            <w:pPr>
              <w:rPr>
                <w:rFonts w:eastAsia="Times New Roman" w:cs="Arial"/>
                <w:sz w:val="12"/>
                <w:szCs w:val="12"/>
              </w:rPr>
            </w:pPr>
            <w:r w:rsidRPr="00C8588D">
              <w:rPr>
                <w:rFonts w:eastAsia="Times New Roman" w:cs="Arial"/>
                <w:sz w:val="12"/>
                <w:szCs w:val="12"/>
              </w:rPr>
              <w:t>32</w:t>
            </w:r>
          </w:p>
        </w:tc>
        <w:tc>
          <w:tcPr>
            <w:tcW w:w="1132" w:type="pct"/>
            <w:tcBorders>
              <w:top w:val="nil"/>
              <w:left w:val="nil"/>
              <w:bottom w:val="single" w:sz="4" w:space="0" w:color="auto"/>
              <w:right w:val="single" w:sz="4" w:space="0" w:color="auto"/>
            </w:tcBorders>
            <w:shd w:val="clear" w:color="000000" w:fill="FFFFFF"/>
            <w:vAlign w:val="center"/>
            <w:hideMark/>
          </w:tcPr>
          <w:p w14:paraId="0F2C1E0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Fucα1-4]GlcNAcβ1-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2A8965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411B4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4816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8118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198B5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6621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1AD9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1FB8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021A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C6E0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97D6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1433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0E17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AD81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5ABC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F942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879E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CDF7D7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4DCE2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8E159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822BF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819D2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1A828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B24CE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7539798"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F89B619" w14:textId="77777777" w:rsidR="00C8588D" w:rsidRPr="00C8588D" w:rsidRDefault="00C8588D" w:rsidP="00C8588D">
            <w:pPr>
              <w:rPr>
                <w:rFonts w:eastAsia="Times New Roman" w:cs="Arial"/>
                <w:sz w:val="12"/>
                <w:szCs w:val="12"/>
              </w:rPr>
            </w:pPr>
            <w:r w:rsidRPr="00C8588D">
              <w:rPr>
                <w:rFonts w:eastAsia="Times New Roman" w:cs="Arial"/>
                <w:sz w:val="12"/>
                <w:szCs w:val="12"/>
              </w:rPr>
              <w:t>33</w:t>
            </w:r>
          </w:p>
        </w:tc>
        <w:tc>
          <w:tcPr>
            <w:tcW w:w="1132" w:type="pct"/>
            <w:tcBorders>
              <w:top w:val="nil"/>
              <w:left w:val="nil"/>
              <w:bottom w:val="single" w:sz="4" w:space="0" w:color="auto"/>
              <w:right w:val="single" w:sz="4" w:space="0" w:color="auto"/>
            </w:tcBorders>
            <w:shd w:val="clear" w:color="000000" w:fill="FFFFFF"/>
            <w:vAlign w:val="center"/>
            <w:hideMark/>
          </w:tcPr>
          <w:p w14:paraId="011B94E8"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Fucα1-3]GlcNAcβ1-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1A2C48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2FD79D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CDFD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88E3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9F74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3D46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B719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5FFD1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7CA0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93310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1C3B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2804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321BE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6571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C488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A8EE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D861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31F381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FB7B6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5EEA3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F0860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F7A83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A02F4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E66C2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9DB4A67"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CEB455D" w14:textId="77777777" w:rsidR="00C8588D" w:rsidRPr="00C8588D" w:rsidRDefault="00C8588D" w:rsidP="00C8588D">
            <w:pPr>
              <w:rPr>
                <w:rFonts w:eastAsia="Times New Roman" w:cs="Arial"/>
                <w:sz w:val="12"/>
                <w:szCs w:val="12"/>
              </w:rPr>
            </w:pPr>
            <w:r w:rsidRPr="00C8588D">
              <w:rPr>
                <w:rFonts w:eastAsia="Times New Roman" w:cs="Arial"/>
                <w:sz w:val="12"/>
                <w:szCs w:val="12"/>
              </w:rPr>
              <w:t>34</w:t>
            </w:r>
          </w:p>
        </w:tc>
        <w:tc>
          <w:tcPr>
            <w:tcW w:w="1132" w:type="pct"/>
            <w:tcBorders>
              <w:top w:val="nil"/>
              <w:left w:val="nil"/>
              <w:bottom w:val="single" w:sz="4" w:space="0" w:color="auto"/>
              <w:right w:val="single" w:sz="4" w:space="0" w:color="auto"/>
            </w:tcBorders>
            <w:shd w:val="clear" w:color="000000" w:fill="FFFFFF"/>
            <w:vAlign w:val="center"/>
            <w:hideMark/>
          </w:tcPr>
          <w:p w14:paraId="58D0BB87"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Fucα1-3)GlcNAcβ1-3Galβ1-4(Fucα1-3)GlcNAcβ1-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5AB713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3C72AB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387C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1009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3D64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56E1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2029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E2BC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779B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958C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4BB9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241B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2CE9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FE31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AB59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9CC3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3F49FC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AA229BF"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A2874C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D14E1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527DB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51CAF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88FCC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F9673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D0F888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CC22005" w14:textId="77777777" w:rsidR="00C8588D" w:rsidRPr="00C8588D" w:rsidRDefault="00C8588D" w:rsidP="00C8588D">
            <w:pPr>
              <w:rPr>
                <w:rFonts w:eastAsia="Times New Roman" w:cs="Arial"/>
                <w:sz w:val="12"/>
                <w:szCs w:val="12"/>
              </w:rPr>
            </w:pPr>
            <w:r w:rsidRPr="00C8588D">
              <w:rPr>
                <w:rFonts w:eastAsia="Times New Roman" w:cs="Arial"/>
                <w:sz w:val="12"/>
                <w:szCs w:val="12"/>
              </w:rPr>
              <w:t>35</w:t>
            </w:r>
          </w:p>
        </w:tc>
        <w:tc>
          <w:tcPr>
            <w:tcW w:w="1132" w:type="pct"/>
            <w:tcBorders>
              <w:top w:val="nil"/>
              <w:left w:val="nil"/>
              <w:bottom w:val="single" w:sz="4" w:space="0" w:color="auto"/>
              <w:right w:val="single" w:sz="4" w:space="0" w:color="auto"/>
            </w:tcBorders>
            <w:shd w:val="clear" w:color="000000" w:fill="FFFFFF"/>
            <w:vAlign w:val="center"/>
            <w:hideMark/>
          </w:tcPr>
          <w:p w14:paraId="2E53280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NAcβ1-4)Galβ1-4GlcNAcβ</w:t>
            </w:r>
          </w:p>
        </w:tc>
        <w:tc>
          <w:tcPr>
            <w:tcW w:w="118" w:type="pct"/>
            <w:tcBorders>
              <w:top w:val="nil"/>
              <w:left w:val="nil"/>
              <w:bottom w:val="single" w:sz="4" w:space="0" w:color="auto"/>
              <w:right w:val="single" w:sz="4" w:space="0" w:color="auto"/>
            </w:tcBorders>
            <w:shd w:val="clear" w:color="auto" w:fill="auto"/>
            <w:vAlign w:val="center"/>
            <w:hideMark/>
          </w:tcPr>
          <w:p w14:paraId="4734321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3872A5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42FC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D345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104A8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907C5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2B03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28D4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7087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41DB4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29ABB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0D5D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DA81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5AEC0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159D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4068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5FD205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0ACECC34"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A7CA0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A2C4E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0DDE5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BBA00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9B0D2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F85DA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6A54F42"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77F65665" w14:textId="77777777" w:rsidR="00C8588D" w:rsidRPr="00C8588D" w:rsidRDefault="00C8588D" w:rsidP="00C8588D">
            <w:pPr>
              <w:rPr>
                <w:rFonts w:eastAsia="Times New Roman" w:cs="Arial"/>
                <w:sz w:val="12"/>
                <w:szCs w:val="12"/>
              </w:rPr>
            </w:pPr>
            <w:r w:rsidRPr="00C8588D">
              <w:rPr>
                <w:rFonts w:eastAsia="Times New Roman" w:cs="Arial"/>
                <w:sz w:val="12"/>
                <w:szCs w:val="12"/>
              </w:rPr>
              <w:t>36</w:t>
            </w:r>
          </w:p>
        </w:tc>
        <w:tc>
          <w:tcPr>
            <w:tcW w:w="1132" w:type="pct"/>
            <w:tcBorders>
              <w:top w:val="nil"/>
              <w:left w:val="nil"/>
              <w:bottom w:val="single" w:sz="4" w:space="0" w:color="auto"/>
              <w:right w:val="single" w:sz="4" w:space="0" w:color="auto"/>
            </w:tcBorders>
            <w:shd w:val="clear" w:color="000000" w:fill="FFFFFF"/>
            <w:vAlign w:val="center"/>
            <w:hideMark/>
          </w:tcPr>
          <w:p w14:paraId="405D6457"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NAcβ1-4)Galβ1-4GlcNAcβ</w:t>
            </w:r>
          </w:p>
        </w:tc>
        <w:tc>
          <w:tcPr>
            <w:tcW w:w="118" w:type="pct"/>
            <w:tcBorders>
              <w:top w:val="nil"/>
              <w:left w:val="nil"/>
              <w:bottom w:val="single" w:sz="4" w:space="0" w:color="auto"/>
              <w:right w:val="single" w:sz="4" w:space="0" w:color="auto"/>
            </w:tcBorders>
            <w:shd w:val="clear" w:color="auto" w:fill="auto"/>
            <w:vAlign w:val="center"/>
            <w:hideMark/>
          </w:tcPr>
          <w:p w14:paraId="59DF3C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643398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6EDB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DF8F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9DB21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C558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E87D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72A4D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FD905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69809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C03C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CBCE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B75B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2C3F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7B23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002B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8B8D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0CD0D6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58901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41576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6758B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6832A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0FB7C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AF1BB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93F1FD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1EDE887F" w14:textId="77777777" w:rsidR="00C8588D" w:rsidRPr="00C8588D" w:rsidRDefault="00C8588D" w:rsidP="00C8588D">
            <w:pPr>
              <w:rPr>
                <w:rFonts w:eastAsia="Times New Roman" w:cs="Arial"/>
                <w:sz w:val="12"/>
                <w:szCs w:val="12"/>
              </w:rPr>
            </w:pPr>
            <w:r w:rsidRPr="00C8588D">
              <w:rPr>
                <w:rFonts w:eastAsia="Times New Roman" w:cs="Arial"/>
                <w:sz w:val="12"/>
                <w:szCs w:val="12"/>
              </w:rPr>
              <w:t>37</w:t>
            </w:r>
          </w:p>
        </w:tc>
        <w:tc>
          <w:tcPr>
            <w:tcW w:w="1132" w:type="pct"/>
            <w:tcBorders>
              <w:top w:val="nil"/>
              <w:left w:val="nil"/>
              <w:bottom w:val="single" w:sz="4" w:space="0" w:color="auto"/>
              <w:right w:val="single" w:sz="4" w:space="0" w:color="auto"/>
            </w:tcBorders>
            <w:shd w:val="clear" w:color="000000" w:fill="FFFFFF"/>
            <w:vAlign w:val="center"/>
            <w:hideMark/>
          </w:tcPr>
          <w:p w14:paraId="5A272ABB"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NAcβ1-4)Galβ1-4Glcβ</w:t>
            </w:r>
          </w:p>
        </w:tc>
        <w:tc>
          <w:tcPr>
            <w:tcW w:w="118" w:type="pct"/>
            <w:tcBorders>
              <w:top w:val="nil"/>
              <w:left w:val="nil"/>
              <w:bottom w:val="single" w:sz="4" w:space="0" w:color="auto"/>
              <w:right w:val="single" w:sz="4" w:space="0" w:color="auto"/>
            </w:tcBorders>
            <w:shd w:val="clear" w:color="auto" w:fill="auto"/>
            <w:vAlign w:val="center"/>
            <w:hideMark/>
          </w:tcPr>
          <w:p w14:paraId="2B9F23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31EB7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7C58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6C78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680D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D961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74B7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C2F47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290D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FD73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E32D4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0917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C520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6DD7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FB75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CD62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43E6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9E1218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CCF73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D7CEE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CE789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983F7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6AD4F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1E069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4677419"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35B65DF7" w14:textId="77777777" w:rsidR="00C8588D" w:rsidRPr="00C8588D" w:rsidRDefault="00C8588D" w:rsidP="00C8588D">
            <w:pPr>
              <w:rPr>
                <w:rFonts w:eastAsia="Times New Roman" w:cs="Arial"/>
                <w:sz w:val="12"/>
                <w:szCs w:val="12"/>
              </w:rPr>
            </w:pPr>
            <w:r w:rsidRPr="00C8588D">
              <w:rPr>
                <w:rFonts w:eastAsia="Times New Roman" w:cs="Arial"/>
                <w:sz w:val="12"/>
                <w:szCs w:val="12"/>
              </w:rPr>
              <w:t>38</w:t>
            </w:r>
          </w:p>
        </w:tc>
        <w:tc>
          <w:tcPr>
            <w:tcW w:w="1132" w:type="pct"/>
            <w:tcBorders>
              <w:top w:val="nil"/>
              <w:left w:val="nil"/>
              <w:bottom w:val="single" w:sz="4" w:space="0" w:color="auto"/>
              <w:right w:val="single" w:sz="4" w:space="0" w:color="auto"/>
            </w:tcBorders>
            <w:shd w:val="clear" w:color="000000" w:fill="FFFFFF"/>
            <w:vAlign w:val="center"/>
            <w:hideMark/>
          </w:tcPr>
          <w:p w14:paraId="303FB029" w14:textId="77777777" w:rsidR="00C8588D" w:rsidRPr="00C8588D" w:rsidRDefault="00C8588D" w:rsidP="00C8588D">
            <w:pPr>
              <w:rPr>
                <w:rFonts w:eastAsia="Times New Roman" w:cs="Arial"/>
                <w:sz w:val="12"/>
                <w:szCs w:val="12"/>
              </w:rPr>
            </w:pPr>
            <w:r w:rsidRPr="00C8588D">
              <w:rPr>
                <w:rFonts w:eastAsia="Times New Roman" w:cs="Arial"/>
                <w:sz w:val="12"/>
                <w:szCs w:val="12"/>
              </w:rPr>
              <w:t>Galβ1-3GalNAcβ1-4(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1655F0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9EB11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A0BA66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FBB9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F9D6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9B00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6665B8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D29C5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DC596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37B3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EE45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DC51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3166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4121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B609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8F70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DA66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89A9A69"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E226F2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A102B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94F74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821F04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90BAA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F8CB7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9F14084"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6FDDC66F" w14:textId="77777777" w:rsidR="00C8588D" w:rsidRPr="00C8588D" w:rsidRDefault="00C8588D" w:rsidP="00C8588D">
            <w:pPr>
              <w:rPr>
                <w:rFonts w:eastAsia="Times New Roman" w:cs="Arial"/>
                <w:sz w:val="12"/>
                <w:szCs w:val="12"/>
              </w:rPr>
            </w:pPr>
            <w:r w:rsidRPr="00C8588D">
              <w:rPr>
                <w:rFonts w:eastAsia="Times New Roman" w:cs="Arial"/>
                <w:sz w:val="12"/>
                <w:szCs w:val="12"/>
              </w:rPr>
              <w:t>39</w:t>
            </w:r>
          </w:p>
        </w:tc>
        <w:tc>
          <w:tcPr>
            <w:tcW w:w="1132" w:type="pct"/>
            <w:tcBorders>
              <w:top w:val="nil"/>
              <w:left w:val="nil"/>
              <w:bottom w:val="single" w:sz="4" w:space="0" w:color="auto"/>
              <w:right w:val="single" w:sz="4" w:space="0" w:color="auto"/>
            </w:tcBorders>
            <w:shd w:val="clear" w:color="000000" w:fill="FFFFFF"/>
            <w:vAlign w:val="center"/>
            <w:hideMark/>
          </w:tcPr>
          <w:p w14:paraId="2A128AFC" w14:textId="77777777" w:rsidR="00C8588D" w:rsidRPr="00C8588D" w:rsidRDefault="00C8588D" w:rsidP="00C8588D">
            <w:pPr>
              <w:rPr>
                <w:rFonts w:eastAsia="Times New Roman" w:cs="Arial"/>
                <w:sz w:val="12"/>
                <w:szCs w:val="12"/>
              </w:rPr>
            </w:pPr>
            <w:r w:rsidRPr="00C8588D">
              <w:rPr>
                <w:rFonts w:eastAsia="Times New Roman" w:cs="Arial"/>
                <w:sz w:val="12"/>
                <w:szCs w:val="12"/>
              </w:rPr>
              <w:t>Fucα1-2Galβ1-3GalNAcβ1-4(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246AA6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2A7CF5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EFC1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D0AC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E8266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9A8C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1C755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CDD1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DFD93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9CC9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E0A3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E90D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BF1B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8A87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8B46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2A3F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CE8E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430828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40C41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5359D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4D6E1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2A8F1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64634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E63E9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A7FA9BC"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9CCFF"/>
            <w:vAlign w:val="bottom"/>
            <w:hideMark/>
          </w:tcPr>
          <w:p w14:paraId="2744CDCA" w14:textId="77777777" w:rsidR="00C8588D" w:rsidRPr="00C8588D" w:rsidRDefault="00C8588D" w:rsidP="00C8588D">
            <w:pPr>
              <w:rPr>
                <w:rFonts w:eastAsia="Times New Roman" w:cs="Arial"/>
                <w:sz w:val="12"/>
                <w:szCs w:val="12"/>
              </w:rPr>
            </w:pPr>
            <w:r w:rsidRPr="00C8588D">
              <w:rPr>
                <w:rFonts w:eastAsia="Times New Roman" w:cs="Arial"/>
                <w:sz w:val="12"/>
                <w:szCs w:val="12"/>
              </w:rPr>
              <w:t>40</w:t>
            </w:r>
          </w:p>
        </w:tc>
        <w:tc>
          <w:tcPr>
            <w:tcW w:w="1132" w:type="pct"/>
            <w:tcBorders>
              <w:top w:val="nil"/>
              <w:left w:val="nil"/>
              <w:bottom w:val="single" w:sz="4" w:space="0" w:color="auto"/>
              <w:right w:val="single" w:sz="4" w:space="0" w:color="auto"/>
            </w:tcBorders>
            <w:shd w:val="clear" w:color="000000" w:fill="FFFFFF"/>
            <w:vAlign w:val="center"/>
            <w:hideMark/>
          </w:tcPr>
          <w:p w14:paraId="15977CF3" w14:textId="77777777" w:rsidR="00C8588D" w:rsidRPr="00C8588D" w:rsidRDefault="00C8588D" w:rsidP="00C8588D">
            <w:pPr>
              <w:rPr>
                <w:rFonts w:eastAsia="Times New Roman" w:cs="Arial"/>
                <w:sz w:val="12"/>
                <w:szCs w:val="12"/>
              </w:rPr>
            </w:pPr>
            <w:r w:rsidRPr="00C8588D">
              <w:rPr>
                <w:rFonts w:eastAsia="Times New Roman" w:cs="Arial"/>
                <w:sz w:val="12"/>
                <w:szCs w:val="12"/>
              </w:rPr>
              <w:t>Fucα1-2Galβ1-3GalNAcβ1-4(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6FA143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8A596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88B2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4729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B1B05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6B74D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3038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F21C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4963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A7D3D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B37E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E1BC7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B292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B0F8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4656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65A81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ED36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15EC04F"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B0472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4A8EC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F838C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4AD63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AD194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54C48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EB4EE27"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0E9F8EBB" w14:textId="77777777" w:rsidR="00C8588D" w:rsidRPr="00C8588D" w:rsidRDefault="00C8588D" w:rsidP="00C8588D">
            <w:pPr>
              <w:rPr>
                <w:rFonts w:eastAsia="Times New Roman" w:cs="Arial"/>
                <w:sz w:val="12"/>
                <w:szCs w:val="12"/>
              </w:rPr>
            </w:pPr>
            <w:r w:rsidRPr="00C8588D">
              <w:rPr>
                <w:rFonts w:eastAsia="Times New Roman" w:cs="Arial"/>
                <w:sz w:val="12"/>
                <w:szCs w:val="12"/>
              </w:rPr>
              <w:t>41</w:t>
            </w:r>
          </w:p>
        </w:tc>
        <w:tc>
          <w:tcPr>
            <w:tcW w:w="1132" w:type="pct"/>
            <w:tcBorders>
              <w:top w:val="nil"/>
              <w:left w:val="nil"/>
              <w:bottom w:val="single" w:sz="4" w:space="0" w:color="auto"/>
              <w:right w:val="single" w:sz="4" w:space="0" w:color="auto"/>
            </w:tcBorders>
            <w:shd w:val="clear" w:color="000000" w:fill="FFFFFF"/>
            <w:vAlign w:val="center"/>
            <w:hideMark/>
          </w:tcPr>
          <w:p w14:paraId="1A33521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6OSO3]GlcNAcβ</w:t>
            </w:r>
          </w:p>
        </w:tc>
        <w:tc>
          <w:tcPr>
            <w:tcW w:w="118" w:type="pct"/>
            <w:tcBorders>
              <w:top w:val="nil"/>
              <w:left w:val="nil"/>
              <w:bottom w:val="single" w:sz="4" w:space="0" w:color="auto"/>
              <w:right w:val="single" w:sz="4" w:space="0" w:color="auto"/>
            </w:tcBorders>
            <w:shd w:val="clear" w:color="000000" w:fill="C0C0C0"/>
            <w:vAlign w:val="center"/>
            <w:hideMark/>
          </w:tcPr>
          <w:p w14:paraId="3DE1BC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17FC4F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57E17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169AB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DECFDD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7D31F1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95B69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2E19E2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547E34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8A00C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F03B7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CAAC8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CBA6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5C5FFC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F279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3353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1C9A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C59B454"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3867C1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F6D79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5E2FD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01895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1A3882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BFBFBF"/>
            <w:noWrap/>
            <w:vAlign w:val="center"/>
            <w:hideMark/>
          </w:tcPr>
          <w:p w14:paraId="04F88F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67B7EC83"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0E211D38" w14:textId="77777777" w:rsidR="00C8588D" w:rsidRPr="00C8588D" w:rsidRDefault="00C8588D" w:rsidP="00C8588D">
            <w:pPr>
              <w:rPr>
                <w:rFonts w:eastAsia="Times New Roman" w:cs="Arial"/>
                <w:sz w:val="12"/>
                <w:szCs w:val="12"/>
              </w:rPr>
            </w:pPr>
            <w:r w:rsidRPr="00C8588D">
              <w:rPr>
                <w:rFonts w:eastAsia="Times New Roman" w:cs="Arial"/>
                <w:sz w:val="12"/>
                <w:szCs w:val="12"/>
              </w:rPr>
              <w:t>42</w:t>
            </w:r>
          </w:p>
        </w:tc>
        <w:tc>
          <w:tcPr>
            <w:tcW w:w="1132" w:type="pct"/>
            <w:tcBorders>
              <w:top w:val="nil"/>
              <w:left w:val="nil"/>
              <w:bottom w:val="single" w:sz="4" w:space="0" w:color="auto"/>
              <w:right w:val="single" w:sz="4" w:space="0" w:color="auto"/>
            </w:tcBorders>
            <w:shd w:val="clear" w:color="000000" w:fill="FFFFFF"/>
            <w:vAlign w:val="center"/>
            <w:hideMark/>
          </w:tcPr>
          <w:p w14:paraId="276AB906"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2Manα1-3(Galβ1-4GlcNAcβ1-2Manα1-6)Manβ1-4GlcNAcβ1-4GlcNAcβ</w:t>
            </w:r>
          </w:p>
        </w:tc>
        <w:tc>
          <w:tcPr>
            <w:tcW w:w="118" w:type="pct"/>
            <w:tcBorders>
              <w:top w:val="nil"/>
              <w:left w:val="nil"/>
              <w:bottom w:val="single" w:sz="4" w:space="0" w:color="auto"/>
              <w:right w:val="single" w:sz="4" w:space="0" w:color="auto"/>
            </w:tcBorders>
            <w:shd w:val="clear" w:color="auto" w:fill="auto"/>
            <w:vAlign w:val="center"/>
            <w:hideMark/>
          </w:tcPr>
          <w:p w14:paraId="4448E0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3ACD76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745A1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4545D4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2EF7A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8358E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9A42E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A9BA9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C637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5F4C69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18261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1E2D7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7A89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F913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6035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F71E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68AE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9F85BC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7E57C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9D485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9224C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3E2A8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96866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53B1C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A2896C7"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15F943F2" w14:textId="77777777" w:rsidR="00C8588D" w:rsidRPr="00C8588D" w:rsidRDefault="00C8588D" w:rsidP="00C8588D">
            <w:pPr>
              <w:rPr>
                <w:rFonts w:eastAsia="Times New Roman" w:cs="Arial"/>
                <w:sz w:val="12"/>
                <w:szCs w:val="12"/>
              </w:rPr>
            </w:pPr>
            <w:r w:rsidRPr="00C8588D">
              <w:rPr>
                <w:rFonts w:eastAsia="Times New Roman" w:cs="Arial"/>
                <w:sz w:val="12"/>
                <w:szCs w:val="12"/>
              </w:rPr>
              <w:t>43</w:t>
            </w:r>
          </w:p>
        </w:tc>
        <w:tc>
          <w:tcPr>
            <w:tcW w:w="1132" w:type="pct"/>
            <w:tcBorders>
              <w:top w:val="nil"/>
              <w:left w:val="nil"/>
              <w:bottom w:val="single" w:sz="4" w:space="0" w:color="auto"/>
              <w:right w:val="single" w:sz="4" w:space="0" w:color="auto"/>
            </w:tcBorders>
            <w:shd w:val="clear" w:color="000000" w:fill="FFFFFF"/>
            <w:vAlign w:val="center"/>
            <w:hideMark/>
          </w:tcPr>
          <w:p w14:paraId="16B0530A"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2Manα1-3(Neu5Acα2-6Galβ1-4GlcNAcβ1-2Manα1-6)Manβ1-4GlcNAcβ1-4GlcNAcβ</w:t>
            </w:r>
          </w:p>
        </w:tc>
        <w:tc>
          <w:tcPr>
            <w:tcW w:w="118" w:type="pct"/>
            <w:tcBorders>
              <w:top w:val="nil"/>
              <w:left w:val="nil"/>
              <w:bottom w:val="single" w:sz="4" w:space="0" w:color="auto"/>
              <w:right w:val="single" w:sz="4" w:space="0" w:color="auto"/>
            </w:tcBorders>
            <w:shd w:val="clear" w:color="000000" w:fill="C0C0C0"/>
            <w:vAlign w:val="center"/>
            <w:hideMark/>
          </w:tcPr>
          <w:p w14:paraId="056E5B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75CB92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DC450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F42B3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CE7EB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8434D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8FBF9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595C7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E1406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1556C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531DF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55129E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C245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01BD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D6D6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0092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000B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8BD0B5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0768E8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5E9B97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121147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C010A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F08C4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E7499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A38D6A2" w14:textId="77777777" w:rsidTr="00C8588D">
        <w:trPr>
          <w:trHeight w:val="96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422D184D" w14:textId="77777777" w:rsidR="00C8588D" w:rsidRPr="00C8588D" w:rsidRDefault="00C8588D" w:rsidP="00C8588D">
            <w:pPr>
              <w:rPr>
                <w:rFonts w:eastAsia="Times New Roman" w:cs="Arial"/>
                <w:sz w:val="12"/>
                <w:szCs w:val="12"/>
              </w:rPr>
            </w:pPr>
            <w:r w:rsidRPr="00C8588D">
              <w:rPr>
                <w:rFonts w:eastAsia="Times New Roman" w:cs="Arial"/>
                <w:sz w:val="12"/>
                <w:szCs w:val="12"/>
              </w:rPr>
              <w:t>44</w:t>
            </w:r>
          </w:p>
        </w:tc>
        <w:tc>
          <w:tcPr>
            <w:tcW w:w="1132" w:type="pct"/>
            <w:tcBorders>
              <w:top w:val="nil"/>
              <w:left w:val="nil"/>
              <w:bottom w:val="single" w:sz="4" w:space="0" w:color="auto"/>
              <w:right w:val="single" w:sz="4" w:space="0" w:color="auto"/>
            </w:tcBorders>
            <w:shd w:val="clear" w:color="000000" w:fill="FFFFFF"/>
            <w:vAlign w:val="center"/>
            <w:hideMark/>
          </w:tcPr>
          <w:p w14:paraId="570A0ACD"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1-2Manα1-3[Neu5Acα2-6Galβ1-4GlcNAcβ1-3Galβ1-4GlcNAcβ1-2Manα1-6]Manβ1-4GlcNAcβ1-4GlcNAcβ</w:t>
            </w:r>
          </w:p>
        </w:tc>
        <w:tc>
          <w:tcPr>
            <w:tcW w:w="118" w:type="pct"/>
            <w:tcBorders>
              <w:top w:val="nil"/>
              <w:left w:val="nil"/>
              <w:bottom w:val="single" w:sz="4" w:space="0" w:color="auto"/>
              <w:right w:val="single" w:sz="4" w:space="0" w:color="auto"/>
            </w:tcBorders>
            <w:shd w:val="clear" w:color="000000" w:fill="C0C0C0"/>
            <w:vAlign w:val="center"/>
            <w:hideMark/>
          </w:tcPr>
          <w:p w14:paraId="374D49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2B0D0E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EDF28A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226BA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2D720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2125C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5734F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3CDFE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09DF9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76DA0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3B8BD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14E60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6D48C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32209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C2C2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A581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756B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C9721B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5CF62C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6B215F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7A58D5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BFBFBF"/>
            <w:noWrap/>
            <w:vAlign w:val="center"/>
            <w:hideMark/>
          </w:tcPr>
          <w:p w14:paraId="3D05D4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23A694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8972A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4A20244" w14:textId="77777777" w:rsidTr="00C8588D">
        <w:trPr>
          <w:trHeight w:val="120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218EF519" w14:textId="77777777" w:rsidR="00C8588D" w:rsidRPr="00C8588D" w:rsidRDefault="00C8588D" w:rsidP="00C8588D">
            <w:pPr>
              <w:rPr>
                <w:rFonts w:eastAsia="Times New Roman" w:cs="Arial"/>
                <w:sz w:val="12"/>
                <w:szCs w:val="12"/>
              </w:rPr>
            </w:pPr>
            <w:r w:rsidRPr="00C8588D">
              <w:rPr>
                <w:rFonts w:eastAsia="Times New Roman" w:cs="Arial"/>
                <w:sz w:val="12"/>
                <w:szCs w:val="12"/>
              </w:rPr>
              <w:t>45</w:t>
            </w:r>
          </w:p>
        </w:tc>
        <w:tc>
          <w:tcPr>
            <w:tcW w:w="1132" w:type="pct"/>
            <w:tcBorders>
              <w:top w:val="nil"/>
              <w:left w:val="nil"/>
              <w:bottom w:val="single" w:sz="4" w:space="0" w:color="auto"/>
              <w:right w:val="single" w:sz="4" w:space="0" w:color="auto"/>
            </w:tcBorders>
            <w:shd w:val="clear" w:color="000000" w:fill="FFFFFF"/>
            <w:vAlign w:val="center"/>
            <w:hideMark/>
          </w:tcPr>
          <w:p w14:paraId="045D774F"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1-3Galβ1-4GlcNAcβ1-2Manα1-3[Neu5Acα2-6Galβ1-4GlcNAcβ1-3Galβ1-4GlcNAcβ1-3Galβ1-4GlcNAcβ1-2Manα1-6]-Manβ1-4GlcNAcβ1-4GlcNAcβ</w:t>
            </w:r>
          </w:p>
        </w:tc>
        <w:tc>
          <w:tcPr>
            <w:tcW w:w="118" w:type="pct"/>
            <w:tcBorders>
              <w:top w:val="nil"/>
              <w:left w:val="nil"/>
              <w:bottom w:val="single" w:sz="4" w:space="0" w:color="auto"/>
              <w:right w:val="single" w:sz="4" w:space="0" w:color="auto"/>
            </w:tcBorders>
            <w:shd w:val="clear" w:color="000000" w:fill="C0C0C0"/>
            <w:vAlign w:val="center"/>
            <w:hideMark/>
          </w:tcPr>
          <w:p w14:paraId="10B6C0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4DF689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60CDF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6E83F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6E805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E3008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3D38F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62CFB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6AF99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997CF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00B95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781D1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A52B3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1CC45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49F0C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4ACF0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98B2B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4B0878A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1F0925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3CF893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74B13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0641F6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B8A601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769531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64031129"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663DC60A" w14:textId="77777777" w:rsidR="00C8588D" w:rsidRPr="00C8588D" w:rsidRDefault="00C8588D" w:rsidP="00C8588D">
            <w:pPr>
              <w:rPr>
                <w:rFonts w:eastAsia="Times New Roman" w:cs="Arial"/>
                <w:sz w:val="12"/>
                <w:szCs w:val="12"/>
              </w:rPr>
            </w:pPr>
            <w:r w:rsidRPr="00C8588D">
              <w:rPr>
                <w:rFonts w:eastAsia="Times New Roman" w:cs="Arial"/>
                <w:sz w:val="12"/>
                <w:szCs w:val="12"/>
              </w:rPr>
              <w:t>46</w:t>
            </w:r>
          </w:p>
        </w:tc>
        <w:tc>
          <w:tcPr>
            <w:tcW w:w="1132" w:type="pct"/>
            <w:tcBorders>
              <w:top w:val="nil"/>
              <w:left w:val="nil"/>
              <w:bottom w:val="single" w:sz="4" w:space="0" w:color="auto"/>
              <w:right w:val="single" w:sz="4" w:space="0" w:color="auto"/>
            </w:tcBorders>
            <w:shd w:val="clear" w:color="000000" w:fill="FFFFFF"/>
            <w:vAlign w:val="center"/>
            <w:hideMark/>
          </w:tcPr>
          <w:p w14:paraId="6AE35794"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1-3[Neu5Acα2-6Galβ1-4GlcNAcβ1-3Galβ1-4GlcNAcβ1-6]GalNAca</w:t>
            </w:r>
          </w:p>
        </w:tc>
        <w:tc>
          <w:tcPr>
            <w:tcW w:w="118" w:type="pct"/>
            <w:tcBorders>
              <w:top w:val="nil"/>
              <w:left w:val="nil"/>
              <w:bottom w:val="single" w:sz="4" w:space="0" w:color="auto"/>
              <w:right w:val="single" w:sz="4" w:space="0" w:color="auto"/>
            </w:tcBorders>
            <w:shd w:val="clear" w:color="000000" w:fill="C0C0C0"/>
            <w:vAlign w:val="center"/>
            <w:hideMark/>
          </w:tcPr>
          <w:p w14:paraId="2EA3C2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5B75EE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64964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89EA1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8AE7D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9028B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1B3DE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C738E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82379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4081C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63D6A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D2C94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23DB2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3F2FA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7776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11221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AC33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C445EE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15F9BA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872DBC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5965D0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31EBB1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3A11FE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5F6941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456529B1"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64B6322D" w14:textId="77777777" w:rsidR="00C8588D" w:rsidRPr="00C8588D" w:rsidRDefault="00C8588D" w:rsidP="00C8588D">
            <w:pPr>
              <w:rPr>
                <w:rFonts w:eastAsia="Times New Roman" w:cs="Arial"/>
                <w:sz w:val="12"/>
                <w:szCs w:val="12"/>
              </w:rPr>
            </w:pPr>
            <w:r w:rsidRPr="00C8588D">
              <w:rPr>
                <w:rFonts w:eastAsia="Times New Roman" w:cs="Arial"/>
                <w:sz w:val="12"/>
                <w:szCs w:val="12"/>
              </w:rPr>
              <w:t>47</w:t>
            </w:r>
          </w:p>
        </w:tc>
        <w:tc>
          <w:tcPr>
            <w:tcW w:w="1132" w:type="pct"/>
            <w:tcBorders>
              <w:top w:val="nil"/>
              <w:left w:val="nil"/>
              <w:bottom w:val="single" w:sz="4" w:space="0" w:color="auto"/>
              <w:right w:val="single" w:sz="4" w:space="0" w:color="auto"/>
            </w:tcBorders>
            <w:shd w:val="clear" w:color="000000" w:fill="FFFFFF"/>
            <w:vAlign w:val="center"/>
            <w:hideMark/>
          </w:tcPr>
          <w:p w14:paraId="3CAFD1D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Neu5Acα2-6Galβ1-4GlcNAcβ1-6]GalNAca</w:t>
            </w:r>
          </w:p>
        </w:tc>
        <w:tc>
          <w:tcPr>
            <w:tcW w:w="118" w:type="pct"/>
            <w:tcBorders>
              <w:top w:val="nil"/>
              <w:left w:val="nil"/>
              <w:bottom w:val="single" w:sz="4" w:space="0" w:color="auto"/>
              <w:right w:val="single" w:sz="4" w:space="0" w:color="auto"/>
            </w:tcBorders>
            <w:shd w:val="clear" w:color="000000" w:fill="C0C0C0"/>
            <w:vAlign w:val="center"/>
            <w:hideMark/>
          </w:tcPr>
          <w:p w14:paraId="401242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177DE7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42F00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A42FC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6CA9A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5A4DF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114184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AF4005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DBE95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3792A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A6C17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FD21E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ECC1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7C837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FC4D5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30F5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935CE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0049DCE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2CACE1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F47C2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7F0395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78D191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B0768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649B9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113D4BF"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54FD5134" w14:textId="77777777" w:rsidR="00C8588D" w:rsidRPr="00C8588D" w:rsidRDefault="00C8588D" w:rsidP="00C8588D">
            <w:pPr>
              <w:rPr>
                <w:rFonts w:eastAsia="Times New Roman" w:cs="Arial"/>
                <w:sz w:val="12"/>
                <w:szCs w:val="12"/>
              </w:rPr>
            </w:pPr>
            <w:r w:rsidRPr="00C8588D">
              <w:rPr>
                <w:rFonts w:eastAsia="Times New Roman" w:cs="Arial"/>
                <w:sz w:val="12"/>
                <w:szCs w:val="12"/>
              </w:rPr>
              <w:t>48</w:t>
            </w:r>
          </w:p>
        </w:tc>
        <w:tc>
          <w:tcPr>
            <w:tcW w:w="1132" w:type="pct"/>
            <w:tcBorders>
              <w:top w:val="nil"/>
              <w:left w:val="nil"/>
              <w:bottom w:val="single" w:sz="4" w:space="0" w:color="auto"/>
              <w:right w:val="single" w:sz="4" w:space="0" w:color="auto"/>
            </w:tcBorders>
            <w:shd w:val="clear" w:color="000000" w:fill="FFFFFF"/>
            <w:vAlign w:val="center"/>
            <w:hideMark/>
          </w:tcPr>
          <w:p w14:paraId="152112EE"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NAcα</w:t>
            </w:r>
          </w:p>
        </w:tc>
        <w:tc>
          <w:tcPr>
            <w:tcW w:w="118" w:type="pct"/>
            <w:tcBorders>
              <w:top w:val="nil"/>
              <w:left w:val="nil"/>
              <w:bottom w:val="single" w:sz="4" w:space="0" w:color="auto"/>
              <w:right w:val="single" w:sz="4" w:space="0" w:color="auto"/>
            </w:tcBorders>
            <w:shd w:val="clear" w:color="auto" w:fill="auto"/>
            <w:vAlign w:val="center"/>
            <w:hideMark/>
          </w:tcPr>
          <w:p w14:paraId="30E002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CCE25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92AF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35637B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47CE1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5E8B5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B9A25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9E0F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1D0CC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245A1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45C69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3C80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189B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0276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8DDD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8876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3670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A8B947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7CACF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A9884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829B4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2EC81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63204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7D3BD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025E5D5"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20D5A64A" w14:textId="77777777" w:rsidR="00C8588D" w:rsidRPr="00C8588D" w:rsidRDefault="00C8588D" w:rsidP="00C8588D">
            <w:pPr>
              <w:rPr>
                <w:rFonts w:eastAsia="Times New Roman" w:cs="Arial"/>
                <w:sz w:val="12"/>
                <w:szCs w:val="12"/>
              </w:rPr>
            </w:pPr>
            <w:r w:rsidRPr="00C8588D">
              <w:rPr>
                <w:rFonts w:eastAsia="Times New Roman" w:cs="Arial"/>
                <w:sz w:val="12"/>
                <w:szCs w:val="12"/>
              </w:rPr>
              <w:t>49</w:t>
            </w:r>
          </w:p>
        </w:tc>
        <w:tc>
          <w:tcPr>
            <w:tcW w:w="1132" w:type="pct"/>
            <w:tcBorders>
              <w:top w:val="nil"/>
              <w:left w:val="nil"/>
              <w:bottom w:val="single" w:sz="4" w:space="0" w:color="auto"/>
              <w:right w:val="single" w:sz="4" w:space="0" w:color="auto"/>
            </w:tcBorders>
            <w:shd w:val="clear" w:color="000000" w:fill="FFFFFF"/>
            <w:vAlign w:val="center"/>
            <w:hideMark/>
          </w:tcPr>
          <w:p w14:paraId="3F5924F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w:t>
            </w:r>
          </w:p>
        </w:tc>
        <w:tc>
          <w:tcPr>
            <w:tcW w:w="118" w:type="pct"/>
            <w:tcBorders>
              <w:top w:val="nil"/>
              <w:left w:val="nil"/>
              <w:bottom w:val="single" w:sz="4" w:space="0" w:color="auto"/>
              <w:right w:val="single" w:sz="4" w:space="0" w:color="auto"/>
            </w:tcBorders>
            <w:shd w:val="clear" w:color="auto" w:fill="auto"/>
            <w:vAlign w:val="center"/>
            <w:hideMark/>
          </w:tcPr>
          <w:p w14:paraId="59EB3D5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309E16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DB377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63EB8B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E5EFA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CBB43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70D0C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93845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4809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A005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03C9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67436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925F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62AB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26909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9EF5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4D71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1002F2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F1E9E8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4B457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9F7E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2B321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D1033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19585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98BD16F"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38EEE057" w14:textId="77777777" w:rsidR="00C8588D" w:rsidRPr="00C8588D" w:rsidRDefault="00C8588D" w:rsidP="00C8588D">
            <w:pPr>
              <w:rPr>
                <w:rFonts w:eastAsia="Times New Roman" w:cs="Arial"/>
                <w:sz w:val="12"/>
                <w:szCs w:val="12"/>
              </w:rPr>
            </w:pPr>
            <w:r w:rsidRPr="00C8588D">
              <w:rPr>
                <w:rFonts w:eastAsia="Times New Roman" w:cs="Arial"/>
                <w:sz w:val="12"/>
                <w:szCs w:val="12"/>
              </w:rPr>
              <w:t>50</w:t>
            </w:r>
          </w:p>
        </w:tc>
        <w:tc>
          <w:tcPr>
            <w:tcW w:w="1132" w:type="pct"/>
            <w:tcBorders>
              <w:top w:val="nil"/>
              <w:left w:val="nil"/>
              <w:bottom w:val="single" w:sz="4" w:space="0" w:color="auto"/>
              <w:right w:val="single" w:sz="4" w:space="0" w:color="auto"/>
            </w:tcBorders>
            <w:shd w:val="clear" w:color="000000" w:fill="FFFFFF"/>
            <w:vAlign w:val="center"/>
            <w:hideMark/>
          </w:tcPr>
          <w:p w14:paraId="3F2139C7"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β</w:t>
            </w:r>
          </w:p>
        </w:tc>
        <w:tc>
          <w:tcPr>
            <w:tcW w:w="118" w:type="pct"/>
            <w:tcBorders>
              <w:top w:val="nil"/>
              <w:left w:val="nil"/>
              <w:bottom w:val="single" w:sz="4" w:space="0" w:color="auto"/>
              <w:right w:val="single" w:sz="4" w:space="0" w:color="auto"/>
            </w:tcBorders>
            <w:shd w:val="clear" w:color="auto" w:fill="auto"/>
            <w:vAlign w:val="center"/>
            <w:hideMark/>
          </w:tcPr>
          <w:p w14:paraId="78B26E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70504F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40632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CD2B6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AA646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7EAD4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6E110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516A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722C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34F0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07C5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38C9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842F2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1225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27A9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9D72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4365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0869B0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6F60F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8CAA3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0DE95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61DE0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34AD5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8FA689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7074790"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73EE61F8" w14:textId="77777777" w:rsidR="00C8588D" w:rsidRPr="00C8588D" w:rsidRDefault="00C8588D" w:rsidP="00C8588D">
            <w:pPr>
              <w:rPr>
                <w:rFonts w:eastAsia="Times New Roman" w:cs="Arial"/>
                <w:sz w:val="12"/>
                <w:szCs w:val="12"/>
              </w:rPr>
            </w:pPr>
            <w:r w:rsidRPr="00C8588D">
              <w:rPr>
                <w:rFonts w:eastAsia="Times New Roman" w:cs="Arial"/>
                <w:sz w:val="12"/>
                <w:szCs w:val="12"/>
              </w:rPr>
              <w:t>51</w:t>
            </w:r>
          </w:p>
        </w:tc>
        <w:tc>
          <w:tcPr>
            <w:tcW w:w="1132" w:type="pct"/>
            <w:tcBorders>
              <w:top w:val="nil"/>
              <w:left w:val="nil"/>
              <w:bottom w:val="single" w:sz="4" w:space="0" w:color="auto"/>
              <w:right w:val="single" w:sz="4" w:space="0" w:color="auto"/>
            </w:tcBorders>
            <w:shd w:val="clear" w:color="000000" w:fill="FFFFFF"/>
            <w:vAlign w:val="center"/>
            <w:hideMark/>
          </w:tcPr>
          <w:p w14:paraId="1B314E5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β</w:t>
            </w:r>
          </w:p>
        </w:tc>
        <w:tc>
          <w:tcPr>
            <w:tcW w:w="118" w:type="pct"/>
            <w:tcBorders>
              <w:top w:val="nil"/>
              <w:left w:val="nil"/>
              <w:bottom w:val="single" w:sz="4" w:space="0" w:color="auto"/>
              <w:right w:val="single" w:sz="4" w:space="0" w:color="auto"/>
            </w:tcBorders>
            <w:shd w:val="clear" w:color="auto" w:fill="auto"/>
            <w:vAlign w:val="center"/>
            <w:hideMark/>
          </w:tcPr>
          <w:p w14:paraId="4D976B7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4503C5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CC4205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4B19B24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3D90D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8DE71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8A3AB8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F94A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A7B6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009E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DD50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6DA6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A368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EBB7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0E8F0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50A4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B3BD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456B6C6F"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52BC9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BD457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C2B76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A7E12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19E5F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3B3E2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2CAB29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2D514152" w14:textId="77777777" w:rsidR="00C8588D" w:rsidRPr="00C8588D" w:rsidRDefault="00C8588D" w:rsidP="00C8588D">
            <w:pPr>
              <w:rPr>
                <w:rFonts w:eastAsia="Times New Roman" w:cs="Arial"/>
                <w:sz w:val="12"/>
                <w:szCs w:val="12"/>
              </w:rPr>
            </w:pPr>
            <w:r w:rsidRPr="00C8588D">
              <w:rPr>
                <w:rFonts w:eastAsia="Times New Roman" w:cs="Arial"/>
                <w:sz w:val="12"/>
                <w:szCs w:val="12"/>
              </w:rPr>
              <w:t>52</w:t>
            </w:r>
          </w:p>
        </w:tc>
        <w:tc>
          <w:tcPr>
            <w:tcW w:w="1132" w:type="pct"/>
            <w:tcBorders>
              <w:top w:val="nil"/>
              <w:left w:val="nil"/>
              <w:bottom w:val="single" w:sz="4" w:space="0" w:color="auto"/>
              <w:right w:val="single" w:sz="4" w:space="0" w:color="auto"/>
            </w:tcBorders>
            <w:shd w:val="clear" w:color="000000" w:fill="FFFFFF"/>
            <w:vAlign w:val="center"/>
            <w:hideMark/>
          </w:tcPr>
          <w:p w14:paraId="2143B0BF"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w:t>
            </w:r>
          </w:p>
        </w:tc>
        <w:tc>
          <w:tcPr>
            <w:tcW w:w="118" w:type="pct"/>
            <w:tcBorders>
              <w:top w:val="nil"/>
              <w:left w:val="nil"/>
              <w:bottom w:val="single" w:sz="4" w:space="0" w:color="auto"/>
              <w:right w:val="single" w:sz="4" w:space="0" w:color="auto"/>
            </w:tcBorders>
            <w:shd w:val="clear" w:color="auto" w:fill="auto"/>
            <w:vAlign w:val="center"/>
            <w:hideMark/>
          </w:tcPr>
          <w:p w14:paraId="3CE04D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040CF7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07E5B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0A92FE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44A1D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A6992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F2EB2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6D7362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7E9DF2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C7295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2E80A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AD533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309B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C1FD4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1DC0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7245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D21E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0DE38B7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6D68FD4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6FC8C84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04B957F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56F78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07E83F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099AE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DE3123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553304E1" w14:textId="77777777" w:rsidR="00C8588D" w:rsidRPr="00C8588D" w:rsidRDefault="00C8588D" w:rsidP="00C8588D">
            <w:pPr>
              <w:rPr>
                <w:rFonts w:eastAsia="Times New Roman" w:cs="Arial"/>
                <w:sz w:val="12"/>
                <w:szCs w:val="12"/>
              </w:rPr>
            </w:pPr>
            <w:r w:rsidRPr="00C8588D">
              <w:rPr>
                <w:rFonts w:eastAsia="Times New Roman" w:cs="Arial"/>
                <w:sz w:val="12"/>
                <w:szCs w:val="12"/>
              </w:rPr>
              <w:t>53</w:t>
            </w:r>
          </w:p>
        </w:tc>
        <w:tc>
          <w:tcPr>
            <w:tcW w:w="1132" w:type="pct"/>
            <w:tcBorders>
              <w:top w:val="nil"/>
              <w:left w:val="nil"/>
              <w:bottom w:val="single" w:sz="4" w:space="0" w:color="auto"/>
              <w:right w:val="single" w:sz="4" w:space="0" w:color="auto"/>
            </w:tcBorders>
            <w:shd w:val="clear" w:color="000000" w:fill="FFFFFF"/>
            <w:vAlign w:val="center"/>
            <w:hideMark/>
          </w:tcPr>
          <w:p w14:paraId="214F1AE6"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w:t>
            </w:r>
          </w:p>
        </w:tc>
        <w:tc>
          <w:tcPr>
            <w:tcW w:w="118" w:type="pct"/>
            <w:tcBorders>
              <w:top w:val="nil"/>
              <w:left w:val="nil"/>
              <w:bottom w:val="single" w:sz="4" w:space="0" w:color="auto"/>
              <w:right w:val="single" w:sz="4" w:space="0" w:color="auto"/>
            </w:tcBorders>
            <w:shd w:val="clear" w:color="000000" w:fill="C0C0C0"/>
            <w:vAlign w:val="center"/>
            <w:hideMark/>
          </w:tcPr>
          <w:p w14:paraId="72C79B9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6EA970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753BE44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5B278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AD3080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CE8D8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BB92C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69F4DB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719EE6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7FDE4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244B19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05EB9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01A7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391F8B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FE8E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C0874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139D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199422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1F8B77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447954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7DB6F2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BFBFBF"/>
            <w:noWrap/>
            <w:vAlign w:val="center"/>
            <w:hideMark/>
          </w:tcPr>
          <w:p w14:paraId="6E9029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2BA47B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021DB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28987B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5B3F786A" w14:textId="77777777" w:rsidR="00C8588D" w:rsidRPr="00C8588D" w:rsidRDefault="00C8588D" w:rsidP="00C8588D">
            <w:pPr>
              <w:rPr>
                <w:rFonts w:eastAsia="Times New Roman" w:cs="Arial"/>
                <w:sz w:val="12"/>
                <w:szCs w:val="12"/>
              </w:rPr>
            </w:pPr>
            <w:r w:rsidRPr="00C8588D">
              <w:rPr>
                <w:rFonts w:eastAsia="Times New Roman" w:cs="Arial"/>
                <w:sz w:val="12"/>
                <w:szCs w:val="12"/>
              </w:rPr>
              <w:t>54</w:t>
            </w:r>
          </w:p>
        </w:tc>
        <w:tc>
          <w:tcPr>
            <w:tcW w:w="1132" w:type="pct"/>
            <w:tcBorders>
              <w:top w:val="nil"/>
              <w:left w:val="nil"/>
              <w:bottom w:val="single" w:sz="4" w:space="0" w:color="auto"/>
              <w:right w:val="single" w:sz="4" w:space="0" w:color="auto"/>
            </w:tcBorders>
            <w:shd w:val="clear" w:color="000000" w:fill="FFFFFF"/>
            <w:vAlign w:val="center"/>
            <w:hideMark/>
          </w:tcPr>
          <w:p w14:paraId="2CFB5493"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NAcβ1-4GlcNAcβ</w:t>
            </w:r>
          </w:p>
        </w:tc>
        <w:tc>
          <w:tcPr>
            <w:tcW w:w="118" w:type="pct"/>
            <w:tcBorders>
              <w:top w:val="nil"/>
              <w:left w:val="nil"/>
              <w:bottom w:val="single" w:sz="4" w:space="0" w:color="auto"/>
              <w:right w:val="single" w:sz="4" w:space="0" w:color="auto"/>
            </w:tcBorders>
            <w:shd w:val="clear" w:color="000000" w:fill="C0C0C0"/>
            <w:vAlign w:val="center"/>
            <w:hideMark/>
          </w:tcPr>
          <w:p w14:paraId="40E84B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2AA9B9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C3B59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BF680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AAB30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461D5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84496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A4D99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7E14A1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881D3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79213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A00C4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A70AC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F99A95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0361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CEA9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4335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9706F7E"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29720F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7CFAC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1528B9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6658F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13F2F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FFC71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E83C287"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01294836" w14:textId="77777777" w:rsidR="00C8588D" w:rsidRPr="00C8588D" w:rsidRDefault="00C8588D" w:rsidP="00C8588D">
            <w:pPr>
              <w:rPr>
                <w:rFonts w:eastAsia="Times New Roman" w:cs="Arial"/>
                <w:sz w:val="12"/>
                <w:szCs w:val="12"/>
              </w:rPr>
            </w:pPr>
            <w:r w:rsidRPr="00C8588D">
              <w:rPr>
                <w:rFonts w:eastAsia="Times New Roman" w:cs="Arial"/>
                <w:sz w:val="12"/>
                <w:szCs w:val="12"/>
              </w:rPr>
              <w:t>55</w:t>
            </w:r>
          </w:p>
        </w:tc>
        <w:tc>
          <w:tcPr>
            <w:tcW w:w="1132" w:type="pct"/>
            <w:tcBorders>
              <w:top w:val="nil"/>
              <w:left w:val="nil"/>
              <w:bottom w:val="single" w:sz="4" w:space="0" w:color="auto"/>
              <w:right w:val="single" w:sz="4" w:space="0" w:color="auto"/>
            </w:tcBorders>
            <w:shd w:val="clear" w:color="000000" w:fill="FFFFFF"/>
            <w:vAlign w:val="center"/>
            <w:hideMark/>
          </w:tcPr>
          <w:p w14:paraId="27C3FE55"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NAcα</w:t>
            </w:r>
          </w:p>
        </w:tc>
        <w:tc>
          <w:tcPr>
            <w:tcW w:w="118" w:type="pct"/>
            <w:tcBorders>
              <w:top w:val="nil"/>
              <w:left w:val="nil"/>
              <w:bottom w:val="single" w:sz="4" w:space="0" w:color="auto"/>
              <w:right w:val="single" w:sz="4" w:space="0" w:color="auto"/>
            </w:tcBorders>
            <w:shd w:val="clear" w:color="000000" w:fill="C0C0C0"/>
            <w:vAlign w:val="center"/>
            <w:hideMark/>
          </w:tcPr>
          <w:p w14:paraId="2500DD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2D5139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023F5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E931C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CC6ED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68AFF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D87F6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41AC3D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51D8D6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6A883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CE56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D0FB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3DB9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A14D2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DAD1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A43D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DADF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6C127C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B2001C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5F09B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A87EC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B8342A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5A050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239CD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7AEDF1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3FCA8A50" w14:textId="77777777" w:rsidR="00C8588D" w:rsidRPr="00C8588D" w:rsidRDefault="00C8588D" w:rsidP="00C8588D">
            <w:pPr>
              <w:rPr>
                <w:rFonts w:eastAsia="Times New Roman" w:cs="Arial"/>
                <w:sz w:val="12"/>
                <w:szCs w:val="12"/>
              </w:rPr>
            </w:pPr>
            <w:r w:rsidRPr="00C8588D">
              <w:rPr>
                <w:rFonts w:eastAsia="Times New Roman" w:cs="Arial"/>
                <w:sz w:val="12"/>
                <w:szCs w:val="12"/>
              </w:rPr>
              <w:t>56</w:t>
            </w:r>
          </w:p>
        </w:tc>
        <w:tc>
          <w:tcPr>
            <w:tcW w:w="1132" w:type="pct"/>
            <w:tcBorders>
              <w:top w:val="nil"/>
              <w:left w:val="nil"/>
              <w:bottom w:val="single" w:sz="4" w:space="0" w:color="auto"/>
              <w:right w:val="single" w:sz="4" w:space="0" w:color="auto"/>
            </w:tcBorders>
            <w:shd w:val="clear" w:color="000000" w:fill="FFFFFF"/>
            <w:vAlign w:val="center"/>
            <w:hideMark/>
          </w:tcPr>
          <w:p w14:paraId="5828EDA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w:t>
            </w:r>
          </w:p>
        </w:tc>
        <w:tc>
          <w:tcPr>
            <w:tcW w:w="118" w:type="pct"/>
            <w:tcBorders>
              <w:top w:val="nil"/>
              <w:left w:val="nil"/>
              <w:bottom w:val="single" w:sz="4" w:space="0" w:color="auto"/>
              <w:right w:val="single" w:sz="4" w:space="0" w:color="auto"/>
            </w:tcBorders>
            <w:shd w:val="clear" w:color="000000" w:fill="C0C0C0"/>
            <w:vAlign w:val="center"/>
            <w:hideMark/>
          </w:tcPr>
          <w:p w14:paraId="35325A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67D979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D1C91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C0E42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A2AD2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7E96F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16C8E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CB56F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792A0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F12CFD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FBD33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86E2D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5E05C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4B58E9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0970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3E47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64BFE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7C6BC43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4D53ED3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7C032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35CF7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08105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0B724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2CF32A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28147BEB"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5AB1C3EE" w14:textId="77777777" w:rsidR="00C8588D" w:rsidRPr="00C8588D" w:rsidRDefault="00C8588D" w:rsidP="00C8588D">
            <w:pPr>
              <w:rPr>
                <w:rFonts w:eastAsia="Times New Roman" w:cs="Arial"/>
                <w:sz w:val="12"/>
                <w:szCs w:val="12"/>
              </w:rPr>
            </w:pPr>
            <w:r w:rsidRPr="00C8588D">
              <w:rPr>
                <w:rFonts w:eastAsia="Times New Roman" w:cs="Arial"/>
                <w:sz w:val="12"/>
                <w:szCs w:val="12"/>
              </w:rPr>
              <w:t>57</w:t>
            </w:r>
          </w:p>
        </w:tc>
        <w:tc>
          <w:tcPr>
            <w:tcW w:w="1132" w:type="pct"/>
            <w:tcBorders>
              <w:top w:val="nil"/>
              <w:left w:val="nil"/>
              <w:bottom w:val="single" w:sz="4" w:space="0" w:color="auto"/>
              <w:right w:val="single" w:sz="4" w:space="0" w:color="auto"/>
            </w:tcBorders>
            <w:shd w:val="clear" w:color="000000" w:fill="FFFFFF"/>
            <w:vAlign w:val="center"/>
            <w:hideMark/>
          </w:tcPr>
          <w:p w14:paraId="70B67958"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1-3GalNAcα</w:t>
            </w:r>
          </w:p>
        </w:tc>
        <w:tc>
          <w:tcPr>
            <w:tcW w:w="118" w:type="pct"/>
            <w:tcBorders>
              <w:top w:val="nil"/>
              <w:left w:val="nil"/>
              <w:bottom w:val="single" w:sz="4" w:space="0" w:color="auto"/>
              <w:right w:val="single" w:sz="4" w:space="0" w:color="auto"/>
            </w:tcBorders>
            <w:shd w:val="clear" w:color="auto" w:fill="auto"/>
            <w:vAlign w:val="center"/>
            <w:hideMark/>
          </w:tcPr>
          <w:p w14:paraId="235A16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5228F3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0814AD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1C4898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80C24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4F358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6868E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320DD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ECE58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D28F97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7F6F9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8D4A1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0410A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A4BAD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43FD4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FC9A4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65BD56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2BAF5E6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01C5922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3858C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056762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6A440D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4FC233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684B33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6A9F7B9C"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34E2B845" w14:textId="77777777" w:rsidR="00C8588D" w:rsidRPr="00C8588D" w:rsidRDefault="00C8588D" w:rsidP="00C8588D">
            <w:pPr>
              <w:rPr>
                <w:rFonts w:eastAsia="Times New Roman" w:cs="Arial"/>
                <w:sz w:val="12"/>
                <w:szCs w:val="12"/>
              </w:rPr>
            </w:pPr>
            <w:r w:rsidRPr="00C8588D">
              <w:rPr>
                <w:rFonts w:eastAsia="Times New Roman" w:cs="Arial"/>
                <w:sz w:val="12"/>
                <w:szCs w:val="12"/>
              </w:rPr>
              <w:t>58</w:t>
            </w:r>
          </w:p>
        </w:tc>
        <w:tc>
          <w:tcPr>
            <w:tcW w:w="1132" w:type="pct"/>
            <w:tcBorders>
              <w:top w:val="nil"/>
              <w:left w:val="nil"/>
              <w:bottom w:val="single" w:sz="4" w:space="0" w:color="auto"/>
              <w:right w:val="single" w:sz="4" w:space="0" w:color="auto"/>
            </w:tcBorders>
            <w:shd w:val="clear" w:color="000000" w:fill="FFFFFF"/>
            <w:vAlign w:val="center"/>
            <w:hideMark/>
          </w:tcPr>
          <w:p w14:paraId="78C3F6FF" w14:textId="77777777" w:rsidR="00C8588D" w:rsidRPr="00C8588D" w:rsidRDefault="00C8588D" w:rsidP="00C8588D">
            <w:pPr>
              <w:rPr>
                <w:rFonts w:eastAsia="Times New Roman" w:cs="Arial"/>
                <w:sz w:val="12"/>
                <w:szCs w:val="12"/>
              </w:rPr>
            </w:pPr>
            <w:r w:rsidRPr="00C8588D">
              <w:rPr>
                <w:rFonts w:eastAsia="Times New Roman" w:cs="Arial"/>
                <w:sz w:val="12"/>
                <w:szCs w:val="12"/>
              </w:rPr>
              <w:t>Neu5Aca2-6Galβ1-4GlcNAcβ1-3Galβ1-4GlcNAcβ1-3Galβ1-4GlcNAcβ</w:t>
            </w:r>
          </w:p>
        </w:tc>
        <w:tc>
          <w:tcPr>
            <w:tcW w:w="118" w:type="pct"/>
            <w:tcBorders>
              <w:top w:val="nil"/>
              <w:left w:val="nil"/>
              <w:bottom w:val="single" w:sz="4" w:space="0" w:color="auto"/>
              <w:right w:val="single" w:sz="4" w:space="0" w:color="auto"/>
            </w:tcBorders>
            <w:shd w:val="clear" w:color="000000" w:fill="C0C0C0"/>
            <w:vAlign w:val="center"/>
            <w:hideMark/>
          </w:tcPr>
          <w:p w14:paraId="10E77CD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1BADF7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BF2A7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71244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2E66D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D00B9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FCEBC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926BC0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E0785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18616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01B4E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22ABD2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4B022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435CC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EE8AE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F777D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611FC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5AFE9A2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746D46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F3A59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C9263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36F3D7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43A4990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1C9065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668611C1"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03560AB5" w14:textId="77777777" w:rsidR="00C8588D" w:rsidRPr="00C8588D" w:rsidRDefault="00C8588D" w:rsidP="00C8588D">
            <w:pPr>
              <w:rPr>
                <w:rFonts w:eastAsia="Times New Roman" w:cs="Arial"/>
                <w:sz w:val="12"/>
                <w:szCs w:val="12"/>
              </w:rPr>
            </w:pPr>
            <w:r w:rsidRPr="00C8588D">
              <w:rPr>
                <w:rFonts w:eastAsia="Times New Roman" w:cs="Arial"/>
                <w:sz w:val="12"/>
                <w:szCs w:val="12"/>
              </w:rPr>
              <w:t>59</w:t>
            </w:r>
          </w:p>
        </w:tc>
        <w:tc>
          <w:tcPr>
            <w:tcW w:w="1132" w:type="pct"/>
            <w:tcBorders>
              <w:top w:val="nil"/>
              <w:left w:val="nil"/>
              <w:bottom w:val="single" w:sz="4" w:space="0" w:color="auto"/>
              <w:right w:val="single" w:sz="4" w:space="0" w:color="auto"/>
            </w:tcBorders>
            <w:shd w:val="clear" w:color="000000" w:fill="FFFFFF"/>
            <w:vAlign w:val="center"/>
            <w:hideMark/>
          </w:tcPr>
          <w:p w14:paraId="16E57EF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Fucα1-3)GlcNAcβ1-3Galβ1-4(Fucα1-3)GlcNAcβ</w:t>
            </w:r>
          </w:p>
        </w:tc>
        <w:tc>
          <w:tcPr>
            <w:tcW w:w="118" w:type="pct"/>
            <w:tcBorders>
              <w:top w:val="nil"/>
              <w:left w:val="nil"/>
              <w:bottom w:val="single" w:sz="4" w:space="0" w:color="auto"/>
              <w:right w:val="single" w:sz="4" w:space="0" w:color="auto"/>
            </w:tcBorders>
            <w:shd w:val="clear" w:color="000000" w:fill="C0C0C0"/>
            <w:vAlign w:val="center"/>
            <w:hideMark/>
          </w:tcPr>
          <w:p w14:paraId="7D44D9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5550EC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CA058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E63FE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D2F34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6F84F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F06A7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D593B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33F30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A3240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4EE06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A8764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71FAD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551AA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8F783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A8C3A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0B36E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3E9DC12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4506AC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C0967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FCD3DC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FC7F3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34DD16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20AEA1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434E13DC"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4063F619" w14:textId="77777777" w:rsidR="00C8588D" w:rsidRPr="00C8588D" w:rsidRDefault="00C8588D" w:rsidP="00C8588D">
            <w:pPr>
              <w:rPr>
                <w:rFonts w:eastAsia="Times New Roman" w:cs="Arial"/>
                <w:sz w:val="12"/>
                <w:szCs w:val="12"/>
              </w:rPr>
            </w:pPr>
            <w:r w:rsidRPr="00C8588D">
              <w:rPr>
                <w:rFonts w:eastAsia="Times New Roman" w:cs="Arial"/>
                <w:sz w:val="12"/>
                <w:szCs w:val="12"/>
              </w:rPr>
              <w:t>60</w:t>
            </w:r>
          </w:p>
        </w:tc>
        <w:tc>
          <w:tcPr>
            <w:tcW w:w="1132" w:type="pct"/>
            <w:tcBorders>
              <w:top w:val="nil"/>
              <w:left w:val="nil"/>
              <w:bottom w:val="single" w:sz="4" w:space="0" w:color="auto"/>
              <w:right w:val="single" w:sz="4" w:space="0" w:color="auto"/>
            </w:tcBorders>
            <w:shd w:val="clear" w:color="000000" w:fill="FFFFFF"/>
            <w:vAlign w:val="center"/>
            <w:hideMark/>
          </w:tcPr>
          <w:p w14:paraId="55E506E1" w14:textId="77777777" w:rsidR="00C8588D" w:rsidRPr="00C8588D" w:rsidRDefault="00C8588D" w:rsidP="00C8588D">
            <w:pPr>
              <w:rPr>
                <w:rFonts w:eastAsia="Times New Roman" w:cs="Arial"/>
                <w:sz w:val="12"/>
                <w:szCs w:val="12"/>
              </w:rPr>
            </w:pPr>
            <w:r w:rsidRPr="00C8588D">
              <w:rPr>
                <w:rFonts w:eastAsia="Times New Roman" w:cs="Arial"/>
                <w:sz w:val="12"/>
                <w:szCs w:val="12"/>
              </w:rPr>
              <w:t>Galβ1-3(Neu5Acα2-6)GlcNAcβ1-3Galβ1-4Glcβ-Sp10</w:t>
            </w:r>
          </w:p>
        </w:tc>
        <w:tc>
          <w:tcPr>
            <w:tcW w:w="118" w:type="pct"/>
            <w:tcBorders>
              <w:top w:val="nil"/>
              <w:left w:val="nil"/>
              <w:bottom w:val="single" w:sz="4" w:space="0" w:color="auto"/>
              <w:right w:val="single" w:sz="4" w:space="0" w:color="auto"/>
            </w:tcBorders>
            <w:shd w:val="clear" w:color="auto" w:fill="auto"/>
            <w:vAlign w:val="center"/>
            <w:hideMark/>
          </w:tcPr>
          <w:p w14:paraId="4E45D1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000000" w:fill="C0C0C0"/>
            <w:vAlign w:val="center"/>
            <w:hideMark/>
          </w:tcPr>
          <w:p w14:paraId="6790C2E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79129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6EE0A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052788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58AEC6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43F623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54B861C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8C27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C7A3F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4E930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E4C1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2D2E6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F428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AFEC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C14D7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9327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6591411"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26393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11A14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08513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C3810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DDBA6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E905D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48BC5CE"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255CC6D9" w14:textId="77777777" w:rsidR="00C8588D" w:rsidRPr="00C8588D" w:rsidRDefault="00C8588D" w:rsidP="00C8588D">
            <w:pPr>
              <w:rPr>
                <w:rFonts w:eastAsia="Times New Roman" w:cs="Arial"/>
                <w:sz w:val="12"/>
                <w:szCs w:val="12"/>
              </w:rPr>
            </w:pPr>
            <w:r w:rsidRPr="00C8588D">
              <w:rPr>
                <w:rFonts w:eastAsia="Times New Roman" w:cs="Arial"/>
                <w:sz w:val="12"/>
                <w:szCs w:val="12"/>
              </w:rPr>
              <w:t>61</w:t>
            </w:r>
          </w:p>
        </w:tc>
        <w:tc>
          <w:tcPr>
            <w:tcW w:w="1132" w:type="pct"/>
            <w:tcBorders>
              <w:top w:val="nil"/>
              <w:left w:val="nil"/>
              <w:bottom w:val="single" w:sz="4" w:space="0" w:color="auto"/>
              <w:right w:val="single" w:sz="4" w:space="0" w:color="auto"/>
            </w:tcBorders>
            <w:shd w:val="clear" w:color="000000" w:fill="FFFFFF"/>
            <w:vAlign w:val="center"/>
            <w:hideMark/>
          </w:tcPr>
          <w:p w14:paraId="73454A3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3]GalNAca</w:t>
            </w:r>
          </w:p>
        </w:tc>
        <w:tc>
          <w:tcPr>
            <w:tcW w:w="118" w:type="pct"/>
            <w:tcBorders>
              <w:top w:val="nil"/>
              <w:left w:val="nil"/>
              <w:bottom w:val="single" w:sz="4" w:space="0" w:color="auto"/>
              <w:right w:val="single" w:sz="4" w:space="0" w:color="auto"/>
            </w:tcBorders>
            <w:shd w:val="clear" w:color="auto" w:fill="auto"/>
            <w:vAlign w:val="center"/>
            <w:hideMark/>
          </w:tcPr>
          <w:p w14:paraId="443C58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A1915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5EA4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CCBC1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D7F0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A3357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A984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3B1D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EDF9F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01BE2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E9D4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28D4B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8E5D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94C6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9524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9DDE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E6281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4093B54"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135D3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8EF0C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D044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1D74F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C034C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599B3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96599FE"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113045C8" w14:textId="77777777" w:rsidR="00C8588D" w:rsidRPr="00C8588D" w:rsidRDefault="00C8588D" w:rsidP="00C8588D">
            <w:pPr>
              <w:rPr>
                <w:rFonts w:eastAsia="Times New Roman" w:cs="Arial"/>
                <w:sz w:val="12"/>
                <w:szCs w:val="12"/>
              </w:rPr>
            </w:pPr>
            <w:r w:rsidRPr="00C8588D">
              <w:rPr>
                <w:rFonts w:eastAsia="Times New Roman" w:cs="Arial"/>
                <w:sz w:val="12"/>
                <w:szCs w:val="12"/>
              </w:rPr>
              <w:t>62</w:t>
            </w:r>
          </w:p>
        </w:tc>
        <w:tc>
          <w:tcPr>
            <w:tcW w:w="1132" w:type="pct"/>
            <w:tcBorders>
              <w:top w:val="nil"/>
              <w:left w:val="nil"/>
              <w:bottom w:val="single" w:sz="4" w:space="0" w:color="auto"/>
              <w:right w:val="single" w:sz="4" w:space="0" w:color="auto"/>
            </w:tcBorders>
            <w:shd w:val="clear" w:color="000000" w:fill="FFFFFF"/>
            <w:vAlign w:val="center"/>
            <w:hideMark/>
          </w:tcPr>
          <w:p w14:paraId="03F1CA40"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6[Galβ1-3]GalNAca</w:t>
            </w:r>
          </w:p>
        </w:tc>
        <w:tc>
          <w:tcPr>
            <w:tcW w:w="118" w:type="pct"/>
            <w:tcBorders>
              <w:top w:val="nil"/>
              <w:left w:val="nil"/>
              <w:bottom w:val="single" w:sz="4" w:space="0" w:color="auto"/>
              <w:right w:val="single" w:sz="4" w:space="0" w:color="auto"/>
            </w:tcBorders>
            <w:shd w:val="clear" w:color="000000" w:fill="C0C0C0"/>
            <w:vAlign w:val="center"/>
            <w:hideMark/>
          </w:tcPr>
          <w:p w14:paraId="6DE89C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0FC489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1D950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8FB9F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810C2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5F392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C4B81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7A198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2D70A1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4F95C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D6EA9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96366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515B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4144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FF30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E1C8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C8F4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764853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165744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CEDD0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3A66B0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094B5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406318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CA7B8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161FF7E"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DD0806"/>
            <w:vAlign w:val="bottom"/>
            <w:hideMark/>
          </w:tcPr>
          <w:p w14:paraId="49D1A5ED" w14:textId="77777777" w:rsidR="00C8588D" w:rsidRPr="00C8588D" w:rsidRDefault="00C8588D" w:rsidP="00C8588D">
            <w:pPr>
              <w:rPr>
                <w:rFonts w:eastAsia="Times New Roman" w:cs="Arial"/>
                <w:sz w:val="12"/>
                <w:szCs w:val="12"/>
              </w:rPr>
            </w:pPr>
            <w:r w:rsidRPr="00C8588D">
              <w:rPr>
                <w:rFonts w:eastAsia="Times New Roman" w:cs="Arial"/>
                <w:sz w:val="12"/>
                <w:szCs w:val="12"/>
              </w:rPr>
              <w:t>63</w:t>
            </w:r>
          </w:p>
        </w:tc>
        <w:tc>
          <w:tcPr>
            <w:tcW w:w="1132" w:type="pct"/>
            <w:tcBorders>
              <w:top w:val="nil"/>
              <w:left w:val="nil"/>
              <w:bottom w:val="single" w:sz="4" w:space="0" w:color="auto"/>
              <w:right w:val="single" w:sz="4" w:space="0" w:color="auto"/>
            </w:tcBorders>
            <w:shd w:val="clear" w:color="000000" w:fill="FFFFFF"/>
            <w:vAlign w:val="center"/>
            <w:hideMark/>
          </w:tcPr>
          <w:p w14:paraId="0AD74A4B"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3Galβ1-4GlcNAcβ1-6[Galβ1-3]GalNAca</w:t>
            </w:r>
          </w:p>
        </w:tc>
        <w:tc>
          <w:tcPr>
            <w:tcW w:w="118" w:type="pct"/>
            <w:tcBorders>
              <w:top w:val="nil"/>
              <w:left w:val="nil"/>
              <w:bottom w:val="single" w:sz="4" w:space="0" w:color="auto"/>
              <w:right w:val="single" w:sz="4" w:space="0" w:color="auto"/>
            </w:tcBorders>
            <w:shd w:val="clear" w:color="000000" w:fill="C0C0C0"/>
            <w:vAlign w:val="center"/>
            <w:hideMark/>
          </w:tcPr>
          <w:p w14:paraId="0049E6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2E2B12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561D9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5EA36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152BFC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53759F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265FC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D9FC8B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5E508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E810A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77E8B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CC15E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215597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A887E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72DB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4C25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4453DE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33" w:type="pct"/>
            <w:tcBorders>
              <w:top w:val="nil"/>
              <w:left w:val="nil"/>
              <w:bottom w:val="nil"/>
              <w:right w:val="nil"/>
            </w:tcBorders>
            <w:shd w:val="clear" w:color="auto" w:fill="auto"/>
            <w:noWrap/>
            <w:vAlign w:val="center"/>
            <w:hideMark/>
          </w:tcPr>
          <w:p w14:paraId="60798C3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32059D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1C794C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466E91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B09A9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2CCA5D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BFBFBF"/>
            <w:noWrap/>
            <w:vAlign w:val="center"/>
            <w:hideMark/>
          </w:tcPr>
          <w:p w14:paraId="6A84BD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r>
      <w:tr w:rsidR="00C8588D" w:rsidRPr="00C8588D" w14:paraId="0B7BE0BD"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993366"/>
            <w:vAlign w:val="bottom"/>
            <w:hideMark/>
          </w:tcPr>
          <w:p w14:paraId="279342AB" w14:textId="77777777" w:rsidR="00C8588D" w:rsidRPr="00C8588D" w:rsidRDefault="00C8588D" w:rsidP="00C8588D">
            <w:pPr>
              <w:rPr>
                <w:rFonts w:eastAsia="Times New Roman" w:cs="Arial"/>
                <w:sz w:val="12"/>
                <w:szCs w:val="12"/>
              </w:rPr>
            </w:pPr>
            <w:r w:rsidRPr="00C8588D">
              <w:rPr>
                <w:rFonts w:eastAsia="Times New Roman" w:cs="Arial"/>
                <w:sz w:val="12"/>
                <w:szCs w:val="12"/>
              </w:rPr>
              <w:t>64</w:t>
            </w:r>
          </w:p>
        </w:tc>
        <w:tc>
          <w:tcPr>
            <w:tcW w:w="1132" w:type="pct"/>
            <w:tcBorders>
              <w:top w:val="nil"/>
              <w:left w:val="nil"/>
              <w:bottom w:val="single" w:sz="4" w:space="0" w:color="auto"/>
              <w:right w:val="single" w:sz="4" w:space="0" w:color="auto"/>
            </w:tcBorders>
            <w:shd w:val="clear" w:color="000000" w:fill="FFFFFF"/>
            <w:vAlign w:val="center"/>
            <w:hideMark/>
          </w:tcPr>
          <w:p w14:paraId="57714EF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4GlcNAcβ1-2Manα1-3(Neu5Acα2-6Galβ1-4GlcNAcβ1-2Manα1-6)Manβ1-4GlcNAcβ1-4GlcNAcβ</w:t>
            </w:r>
          </w:p>
        </w:tc>
        <w:tc>
          <w:tcPr>
            <w:tcW w:w="118" w:type="pct"/>
            <w:tcBorders>
              <w:top w:val="nil"/>
              <w:left w:val="nil"/>
              <w:bottom w:val="single" w:sz="4" w:space="0" w:color="auto"/>
              <w:right w:val="single" w:sz="4" w:space="0" w:color="auto"/>
            </w:tcBorders>
            <w:shd w:val="clear" w:color="000000" w:fill="C0C0C0"/>
            <w:vAlign w:val="center"/>
            <w:hideMark/>
          </w:tcPr>
          <w:p w14:paraId="30EE81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48E81D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BB2F98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C1B3E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C36D7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0EE321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A88E0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3023EB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6D0A1E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8426B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71D1FA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635440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2FF25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71D4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E17A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E30D03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B145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8C004F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598C3A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73B96D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2B9C08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BF12A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E0450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68A1C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7A3566F" w14:textId="77777777" w:rsidTr="00C8588D">
        <w:trPr>
          <w:trHeight w:val="720"/>
        </w:trPr>
        <w:tc>
          <w:tcPr>
            <w:tcW w:w="128" w:type="pct"/>
            <w:tcBorders>
              <w:top w:val="nil"/>
              <w:left w:val="single" w:sz="4" w:space="0" w:color="auto"/>
              <w:bottom w:val="single" w:sz="4" w:space="0" w:color="auto"/>
              <w:right w:val="single" w:sz="4" w:space="0" w:color="auto"/>
            </w:tcBorders>
            <w:shd w:val="clear" w:color="000000" w:fill="993366"/>
            <w:vAlign w:val="bottom"/>
            <w:hideMark/>
          </w:tcPr>
          <w:p w14:paraId="2A6960BE" w14:textId="77777777" w:rsidR="00C8588D" w:rsidRPr="00C8588D" w:rsidRDefault="00C8588D" w:rsidP="00C8588D">
            <w:pPr>
              <w:rPr>
                <w:rFonts w:eastAsia="Times New Roman" w:cs="Arial"/>
                <w:sz w:val="12"/>
                <w:szCs w:val="12"/>
              </w:rPr>
            </w:pPr>
            <w:r w:rsidRPr="00C8588D">
              <w:rPr>
                <w:rFonts w:eastAsia="Times New Roman" w:cs="Arial"/>
                <w:sz w:val="12"/>
                <w:szCs w:val="12"/>
              </w:rPr>
              <w:t>65</w:t>
            </w:r>
          </w:p>
        </w:tc>
        <w:tc>
          <w:tcPr>
            <w:tcW w:w="1132" w:type="pct"/>
            <w:tcBorders>
              <w:top w:val="nil"/>
              <w:left w:val="nil"/>
              <w:bottom w:val="single" w:sz="4" w:space="0" w:color="auto"/>
              <w:right w:val="single" w:sz="4" w:space="0" w:color="auto"/>
            </w:tcBorders>
            <w:shd w:val="clear" w:color="000000" w:fill="FFFFFF"/>
            <w:vAlign w:val="center"/>
            <w:hideMark/>
          </w:tcPr>
          <w:p w14:paraId="27B127B3"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6Galβ1-4GlcNAcβ1-2Manα1-3(Neu5Acα2-3Galβ1-4GlcNAcβ1-2Manα1-6)Manβ1-4GlcNAcβ1-4GlcNAcβ</w:t>
            </w:r>
          </w:p>
        </w:tc>
        <w:tc>
          <w:tcPr>
            <w:tcW w:w="118" w:type="pct"/>
            <w:tcBorders>
              <w:top w:val="nil"/>
              <w:left w:val="nil"/>
              <w:bottom w:val="single" w:sz="4" w:space="0" w:color="auto"/>
              <w:right w:val="single" w:sz="4" w:space="0" w:color="auto"/>
            </w:tcBorders>
            <w:shd w:val="clear" w:color="000000" w:fill="C0C0C0"/>
            <w:vAlign w:val="center"/>
            <w:hideMark/>
          </w:tcPr>
          <w:p w14:paraId="524CCD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18" w:type="pct"/>
            <w:tcBorders>
              <w:top w:val="nil"/>
              <w:left w:val="nil"/>
              <w:bottom w:val="single" w:sz="4" w:space="0" w:color="auto"/>
              <w:right w:val="single" w:sz="4" w:space="0" w:color="auto"/>
            </w:tcBorders>
            <w:shd w:val="clear" w:color="000000" w:fill="C0C0C0"/>
            <w:vAlign w:val="center"/>
            <w:hideMark/>
          </w:tcPr>
          <w:p w14:paraId="676A03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91C33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79F866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4973668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B31B8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D8EC6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196FE3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7474B0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3B91D7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000000" w:fill="C0C0C0"/>
            <w:noWrap/>
            <w:vAlign w:val="center"/>
            <w:hideMark/>
          </w:tcPr>
          <w:p w14:paraId="6510DC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52F9D5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7FC3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6E5F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440B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8160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96257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CBBB01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000000" w:fill="BFBFBF"/>
            <w:noWrap/>
            <w:vAlign w:val="center"/>
            <w:hideMark/>
          </w:tcPr>
          <w:p w14:paraId="075E2B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BFBFBF"/>
            <w:noWrap/>
            <w:vAlign w:val="center"/>
            <w:hideMark/>
          </w:tcPr>
          <w:p w14:paraId="42AA73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center"/>
            <w:hideMark/>
          </w:tcPr>
          <w:p w14:paraId="200E70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00D5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C12EC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2D1708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B63929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3366"/>
            <w:vAlign w:val="bottom"/>
            <w:hideMark/>
          </w:tcPr>
          <w:p w14:paraId="0037D777" w14:textId="77777777" w:rsidR="00C8588D" w:rsidRPr="00C8588D" w:rsidRDefault="00C8588D" w:rsidP="00C8588D">
            <w:pPr>
              <w:rPr>
                <w:rFonts w:eastAsia="Times New Roman" w:cs="Arial"/>
                <w:sz w:val="12"/>
                <w:szCs w:val="12"/>
              </w:rPr>
            </w:pPr>
            <w:r w:rsidRPr="00C8588D">
              <w:rPr>
                <w:rFonts w:eastAsia="Times New Roman" w:cs="Arial"/>
                <w:sz w:val="12"/>
                <w:szCs w:val="12"/>
              </w:rPr>
              <w:t>66</w:t>
            </w:r>
          </w:p>
        </w:tc>
        <w:tc>
          <w:tcPr>
            <w:tcW w:w="1132" w:type="pct"/>
            <w:tcBorders>
              <w:top w:val="nil"/>
              <w:left w:val="nil"/>
              <w:bottom w:val="single" w:sz="4" w:space="0" w:color="auto"/>
              <w:right w:val="single" w:sz="4" w:space="0" w:color="auto"/>
            </w:tcBorders>
            <w:shd w:val="clear" w:color="000000" w:fill="FFFFFF"/>
            <w:vAlign w:val="center"/>
            <w:hideMark/>
          </w:tcPr>
          <w:p w14:paraId="79519C5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Galβ1-3(Neu5Acα2-6)GalNAcα</w:t>
            </w:r>
          </w:p>
        </w:tc>
        <w:tc>
          <w:tcPr>
            <w:tcW w:w="118" w:type="pct"/>
            <w:tcBorders>
              <w:top w:val="nil"/>
              <w:left w:val="nil"/>
              <w:bottom w:val="single" w:sz="4" w:space="0" w:color="auto"/>
              <w:right w:val="single" w:sz="4" w:space="0" w:color="auto"/>
            </w:tcBorders>
            <w:shd w:val="clear" w:color="auto" w:fill="auto"/>
            <w:vAlign w:val="center"/>
            <w:hideMark/>
          </w:tcPr>
          <w:p w14:paraId="4AE875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52E13C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CB09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35C1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45F9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880C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C0C0C0"/>
            <w:noWrap/>
            <w:vAlign w:val="center"/>
            <w:hideMark/>
          </w:tcPr>
          <w:p w14:paraId="675971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52" w:type="pct"/>
            <w:tcBorders>
              <w:top w:val="nil"/>
              <w:left w:val="nil"/>
              <w:bottom w:val="single" w:sz="4" w:space="0" w:color="auto"/>
              <w:right w:val="single" w:sz="4" w:space="0" w:color="auto"/>
            </w:tcBorders>
            <w:shd w:val="clear" w:color="auto" w:fill="auto"/>
            <w:noWrap/>
            <w:vAlign w:val="center"/>
            <w:hideMark/>
          </w:tcPr>
          <w:p w14:paraId="6D7096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58E6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48D59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B2B5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F6FD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7955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CC44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5E3E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98CA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8CFB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A931A8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86DE3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AB1BE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FE3E7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53967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650D1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58DC8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A28878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93366"/>
            <w:vAlign w:val="bottom"/>
            <w:hideMark/>
          </w:tcPr>
          <w:p w14:paraId="05FC2D36" w14:textId="77777777" w:rsidR="00C8588D" w:rsidRPr="00C8588D" w:rsidRDefault="00C8588D" w:rsidP="00C8588D">
            <w:pPr>
              <w:rPr>
                <w:rFonts w:eastAsia="Times New Roman" w:cs="Arial"/>
                <w:sz w:val="12"/>
                <w:szCs w:val="12"/>
              </w:rPr>
            </w:pPr>
            <w:r w:rsidRPr="00C8588D">
              <w:rPr>
                <w:rFonts w:eastAsia="Times New Roman" w:cs="Arial"/>
                <w:sz w:val="12"/>
                <w:szCs w:val="12"/>
              </w:rPr>
              <w:t>67</w:t>
            </w:r>
          </w:p>
        </w:tc>
        <w:tc>
          <w:tcPr>
            <w:tcW w:w="1132" w:type="pct"/>
            <w:tcBorders>
              <w:top w:val="nil"/>
              <w:left w:val="nil"/>
              <w:bottom w:val="single" w:sz="4" w:space="0" w:color="auto"/>
              <w:right w:val="single" w:sz="4" w:space="0" w:color="auto"/>
            </w:tcBorders>
            <w:shd w:val="clear" w:color="000000" w:fill="FFFFFF"/>
            <w:vAlign w:val="center"/>
            <w:hideMark/>
          </w:tcPr>
          <w:p w14:paraId="365F2F7C"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3(Neu5Acα2-6)GalNAcα</w:t>
            </w:r>
          </w:p>
        </w:tc>
        <w:tc>
          <w:tcPr>
            <w:tcW w:w="118" w:type="pct"/>
            <w:tcBorders>
              <w:top w:val="nil"/>
              <w:left w:val="nil"/>
              <w:bottom w:val="single" w:sz="4" w:space="0" w:color="auto"/>
              <w:right w:val="single" w:sz="4" w:space="0" w:color="auto"/>
            </w:tcBorders>
            <w:shd w:val="clear" w:color="auto" w:fill="auto"/>
            <w:vAlign w:val="center"/>
            <w:hideMark/>
          </w:tcPr>
          <w:p w14:paraId="7CAD6A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23E47B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534E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092E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D4022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8776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7D10F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3B6B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9F5C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B866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4280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5B67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9850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67F8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BC5E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2887A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D8D2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1092F5D"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86AD6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B8C2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BFCCF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CA77A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0137F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71ACC9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FAEB155"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5FE39CC2" w14:textId="77777777" w:rsidR="00C8588D" w:rsidRPr="00C8588D" w:rsidRDefault="00C8588D" w:rsidP="00C8588D">
            <w:pPr>
              <w:rPr>
                <w:rFonts w:eastAsia="Times New Roman" w:cs="Arial"/>
                <w:sz w:val="12"/>
                <w:szCs w:val="12"/>
              </w:rPr>
            </w:pPr>
            <w:r w:rsidRPr="00C8588D">
              <w:rPr>
                <w:rFonts w:eastAsia="Times New Roman" w:cs="Arial"/>
                <w:sz w:val="12"/>
                <w:szCs w:val="12"/>
              </w:rPr>
              <w:t>68</w:t>
            </w:r>
          </w:p>
        </w:tc>
        <w:tc>
          <w:tcPr>
            <w:tcW w:w="1132" w:type="pct"/>
            <w:tcBorders>
              <w:top w:val="nil"/>
              <w:left w:val="nil"/>
              <w:bottom w:val="single" w:sz="4" w:space="0" w:color="auto"/>
              <w:right w:val="single" w:sz="4" w:space="0" w:color="auto"/>
            </w:tcBorders>
            <w:shd w:val="clear" w:color="000000" w:fill="FFFFFF"/>
            <w:vAlign w:val="center"/>
            <w:hideMark/>
          </w:tcPr>
          <w:p w14:paraId="3A019518"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w:t>
            </w:r>
          </w:p>
        </w:tc>
        <w:tc>
          <w:tcPr>
            <w:tcW w:w="118" w:type="pct"/>
            <w:tcBorders>
              <w:top w:val="nil"/>
              <w:left w:val="nil"/>
              <w:bottom w:val="single" w:sz="4" w:space="0" w:color="auto"/>
              <w:right w:val="single" w:sz="4" w:space="0" w:color="auto"/>
            </w:tcBorders>
            <w:shd w:val="clear" w:color="auto" w:fill="auto"/>
            <w:vAlign w:val="center"/>
            <w:hideMark/>
          </w:tcPr>
          <w:p w14:paraId="69C192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22428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02604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8612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9237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557F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21886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1EDB9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7E19A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F93A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4B8F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CB21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DF1B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2E5C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8F6B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096D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A90A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C0E33B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37E347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53EC1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38E59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71899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5B6E6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4C2C9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7AAADB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3BD5B5A3" w14:textId="77777777" w:rsidR="00C8588D" w:rsidRPr="00C8588D" w:rsidRDefault="00C8588D" w:rsidP="00C8588D">
            <w:pPr>
              <w:rPr>
                <w:rFonts w:eastAsia="Times New Roman" w:cs="Arial"/>
                <w:sz w:val="12"/>
                <w:szCs w:val="12"/>
              </w:rPr>
            </w:pPr>
            <w:r w:rsidRPr="00C8588D">
              <w:rPr>
                <w:rFonts w:eastAsia="Times New Roman" w:cs="Arial"/>
                <w:sz w:val="12"/>
                <w:szCs w:val="12"/>
              </w:rPr>
              <w:t>69</w:t>
            </w:r>
          </w:p>
        </w:tc>
        <w:tc>
          <w:tcPr>
            <w:tcW w:w="1132" w:type="pct"/>
            <w:tcBorders>
              <w:top w:val="nil"/>
              <w:left w:val="nil"/>
              <w:bottom w:val="single" w:sz="4" w:space="0" w:color="auto"/>
              <w:right w:val="single" w:sz="4" w:space="0" w:color="auto"/>
            </w:tcBorders>
            <w:shd w:val="clear" w:color="000000" w:fill="FFFFFF"/>
            <w:vAlign w:val="center"/>
            <w:hideMark/>
          </w:tcPr>
          <w:p w14:paraId="10A60B0E"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3Galβ1-3(Fucα1-4)GlcNAcβ</w:t>
            </w:r>
          </w:p>
        </w:tc>
        <w:tc>
          <w:tcPr>
            <w:tcW w:w="118" w:type="pct"/>
            <w:tcBorders>
              <w:top w:val="nil"/>
              <w:left w:val="nil"/>
              <w:bottom w:val="single" w:sz="4" w:space="0" w:color="auto"/>
              <w:right w:val="single" w:sz="4" w:space="0" w:color="auto"/>
            </w:tcBorders>
            <w:shd w:val="clear" w:color="auto" w:fill="auto"/>
            <w:vAlign w:val="center"/>
            <w:hideMark/>
          </w:tcPr>
          <w:p w14:paraId="4D02CD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F95C1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F2CDB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002A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7A26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51937C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7E2D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AA38D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6A86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4BAAAB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3346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1552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117A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4A127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704EF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9313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6C96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1DBD74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09DDFC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4261E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56526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4753F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11D2D3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75D0C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E9B972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69D80CFD" w14:textId="77777777" w:rsidR="00C8588D" w:rsidRPr="00C8588D" w:rsidRDefault="00C8588D" w:rsidP="00C8588D">
            <w:pPr>
              <w:rPr>
                <w:rFonts w:eastAsia="Times New Roman" w:cs="Arial"/>
                <w:sz w:val="12"/>
                <w:szCs w:val="12"/>
              </w:rPr>
            </w:pPr>
            <w:r w:rsidRPr="00C8588D">
              <w:rPr>
                <w:rFonts w:eastAsia="Times New Roman" w:cs="Arial"/>
                <w:sz w:val="12"/>
                <w:szCs w:val="12"/>
              </w:rPr>
              <w:t>70</w:t>
            </w:r>
          </w:p>
        </w:tc>
        <w:tc>
          <w:tcPr>
            <w:tcW w:w="1132" w:type="pct"/>
            <w:tcBorders>
              <w:top w:val="nil"/>
              <w:left w:val="nil"/>
              <w:bottom w:val="single" w:sz="4" w:space="0" w:color="auto"/>
              <w:right w:val="single" w:sz="4" w:space="0" w:color="auto"/>
            </w:tcBorders>
            <w:shd w:val="clear" w:color="000000" w:fill="FFFFFF"/>
            <w:vAlign w:val="center"/>
            <w:hideMark/>
          </w:tcPr>
          <w:p w14:paraId="20774451"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3Galβ1-3GlcNAcβ</w:t>
            </w:r>
          </w:p>
        </w:tc>
        <w:tc>
          <w:tcPr>
            <w:tcW w:w="118" w:type="pct"/>
            <w:tcBorders>
              <w:top w:val="nil"/>
              <w:left w:val="nil"/>
              <w:bottom w:val="single" w:sz="4" w:space="0" w:color="auto"/>
              <w:right w:val="single" w:sz="4" w:space="0" w:color="auto"/>
            </w:tcBorders>
            <w:shd w:val="clear" w:color="auto" w:fill="auto"/>
            <w:vAlign w:val="center"/>
            <w:hideMark/>
          </w:tcPr>
          <w:p w14:paraId="1A849B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6C47154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E07BD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F606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E64E4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924D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AA14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9E219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20174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EA7E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036D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7C99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0BE4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3A94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50C7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B1262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626A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98ACDC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D047A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FD481E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687B80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FAAF6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CC6FF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9550B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A38E3AE"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42022468" w14:textId="77777777" w:rsidR="00C8588D" w:rsidRPr="00C8588D" w:rsidRDefault="00C8588D" w:rsidP="00C8588D">
            <w:pPr>
              <w:rPr>
                <w:rFonts w:eastAsia="Times New Roman" w:cs="Arial"/>
                <w:sz w:val="12"/>
                <w:szCs w:val="12"/>
              </w:rPr>
            </w:pPr>
            <w:r w:rsidRPr="00C8588D">
              <w:rPr>
                <w:rFonts w:eastAsia="Times New Roman" w:cs="Arial"/>
                <w:sz w:val="12"/>
                <w:szCs w:val="12"/>
              </w:rPr>
              <w:t>71</w:t>
            </w:r>
          </w:p>
        </w:tc>
        <w:tc>
          <w:tcPr>
            <w:tcW w:w="1132" w:type="pct"/>
            <w:tcBorders>
              <w:top w:val="nil"/>
              <w:left w:val="nil"/>
              <w:bottom w:val="single" w:sz="4" w:space="0" w:color="auto"/>
              <w:right w:val="single" w:sz="4" w:space="0" w:color="auto"/>
            </w:tcBorders>
            <w:shd w:val="clear" w:color="000000" w:fill="FFFFFF"/>
            <w:vAlign w:val="center"/>
            <w:hideMark/>
          </w:tcPr>
          <w:p w14:paraId="673B8BEF"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3Galβ1-4(Fucα1-3)GlcNAcβ</w:t>
            </w:r>
          </w:p>
        </w:tc>
        <w:tc>
          <w:tcPr>
            <w:tcW w:w="118" w:type="pct"/>
            <w:tcBorders>
              <w:top w:val="nil"/>
              <w:left w:val="nil"/>
              <w:bottom w:val="single" w:sz="4" w:space="0" w:color="auto"/>
              <w:right w:val="single" w:sz="4" w:space="0" w:color="auto"/>
            </w:tcBorders>
            <w:shd w:val="clear" w:color="auto" w:fill="auto"/>
            <w:vAlign w:val="center"/>
            <w:hideMark/>
          </w:tcPr>
          <w:p w14:paraId="72744E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2E431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74ECC3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4FD1E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8975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74CDC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0855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B62E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1CEC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BC8BE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4F65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F49C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6347B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6724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EB50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775EEC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56F6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D2C362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426A0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8DEC4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51399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BE4B8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08A12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C05166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893ECF2"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63834C85" w14:textId="77777777" w:rsidR="00C8588D" w:rsidRPr="00C8588D" w:rsidRDefault="00C8588D" w:rsidP="00C8588D">
            <w:pPr>
              <w:rPr>
                <w:rFonts w:eastAsia="Times New Roman" w:cs="Arial"/>
                <w:sz w:val="12"/>
                <w:szCs w:val="12"/>
              </w:rPr>
            </w:pPr>
            <w:r w:rsidRPr="00C8588D">
              <w:rPr>
                <w:rFonts w:eastAsia="Times New Roman" w:cs="Arial"/>
                <w:sz w:val="12"/>
                <w:szCs w:val="12"/>
              </w:rPr>
              <w:t>72</w:t>
            </w:r>
          </w:p>
        </w:tc>
        <w:tc>
          <w:tcPr>
            <w:tcW w:w="1132" w:type="pct"/>
            <w:tcBorders>
              <w:top w:val="nil"/>
              <w:left w:val="nil"/>
              <w:bottom w:val="single" w:sz="4" w:space="0" w:color="auto"/>
              <w:right w:val="single" w:sz="4" w:space="0" w:color="auto"/>
            </w:tcBorders>
            <w:shd w:val="clear" w:color="000000" w:fill="FFFFFF"/>
            <w:vAlign w:val="center"/>
            <w:hideMark/>
          </w:tcPr>
          <w:p w14:paraId="3F1B8101"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3Galβ1-4GlcNAcβ</w:t>
            </w:r>
          </w:p>
        </w:tc>
        <w:tc>
          <w:tcPr>
            <w:tcW w:w="118" w:type="pct"/>
            <w:tcBorders>
              <w:top w:val="nil"/>
              <w:left w:val="nil"/>
              <w:bottom w:val="single" w:sz="4" w:space="0" w:color="auto"/>
              <w:right w:val="single" w:sz="4" w:space="0" w:color="auto"/>
            </w:tcBorders>
            <w:shd w:val="clear" w:color="auto" w:fill="auto"/>
            <w:vAlign w:val="center"/>
            <w:hideMark/>
          </w:tcPr>
          <w:p w14:paraId="1D30D2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7504F8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AB20E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BE110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428C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23B5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F71C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F04F1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A2C22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FEF2C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B3FD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C058F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714C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19C2C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5BE8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E8CE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4C2D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68756C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21195A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4ACEA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8A51BC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127AE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A4B61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38DD305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619EE2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7DF5BF00" w14:textId="77777777" w:rsidR="00C8588D" w:rsidRPr="00C8588D" w:rsidRDefault="00C8588D" w:rsidP="00C8588D">
            <w:pPr>
              <w:rPr>
                <w:rFonts w:eastAsia="Times New Roman" w:cs="Arial"/>
                <w:sz w:val="12"/>
                <w:szCs w:val="12"/>
              </w:rPr>
            </w:pPr>
            <w:r w:rsidRPr="00C8588D">
              <w:rPr>
                <w:rFonts w:eastAsia="Times New Roman" w:cs="Arial"/>
                <w:sz w:val="12"/>
                <w:szCs w:val="12"/>
              </w:rPr>
              <w:t>73</w:t>
            </w:r>
          </w:p>
        </w:tc>
        <w:tc>
          <w:tcPr>
            <w:tcW w:w="1132" w:type="pct"/>
            <w:tcBorders>
              <w:top w:val="nil"/>
              <w:left w:val="nil"/>
              <w:bottom w:val="single" w:sz="4" w:space="0" w:color="auto"/>
              <w:right w:val="single" w:sz="4" w:space="0" w:color="auto"/>
            </w:tcBorders>
            <w:shd w:val="clear" w:color="000000" w:fill="FFFFFF"/>
            <w:vAlign w:val="center"/>
            <w:hideMark/>
          </w:tcPr>
          <w:p w14:paraId="57AD60F4"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6GalNAcα</w:t>
            </w:r>
          </w:p>
        </w:tc>
        <w:tc>
          <w:tcPr>
            <w:tcW w:w="118" w:type="pct"/>
            <w:tcBorders>
              <w:top w:val="nil"/>
              <w:left w:val="nil"/>
              <w:bottom w:val="single" w:sz="4" w:space="0" w:color="auto"/>
              <w:right w:val="single" w:sz="4" w:space="0" w:color="auto"/>
            </w:tcBorders>
            <w:shd w:val="clear" w:color="auto" w:fill="auto"/>
            <w:vAlign w:val="center"/>
            <w:hideMark/>
          </w:tcPr>
          <w:p w14:paraId="316D57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AC34B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41CF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4BF4B4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9B7FC5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257B6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A04D9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70AC7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38874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E91F5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6467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E5A4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EC595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2D4C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2CAA3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EF42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FC8197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A86E823"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0484801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A3322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6CB56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1BBF3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28272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181A81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AFEAAC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339966"/>
            <w:vAlign w:val="bottom"/>
            <w:hideMark/>
          </w:tcPr>
          <w:p w14:paraId="0BD1C3FB" w14:textId="77777777" w:rsidR="00C8588D" w:rsidRPr="00C8588D" w:rsidRDefault="00C8588D" w:rsidP="00C8588D">
            <w:pPr>
              <w:rPr>
                <w:rFonts w:eastAsia="Times New Roman" w:cs="Arial"/>
                <w:sz w:val="12"/>
                <w:szCs w:val="12"/>
              </w:rPr>
            </w:pPr>
            <w:r w:rsidRPr="00C8588D">
              <w:rPr>
                <w:rFonts w:eastAsia="Times New Roman" w:cs="Arial"/>
                <w:sz w:val="12"/>
                <w:szCs w:val="12"/>
              </w:rPr>
              <w:t>74</w:t>
            </w:r>
          </w:p>
        </w:tc>
        <w:tc>
          <w:tcPr>
            <w:tcW w:w="1132" w:type="pct"/>
            <w:tcBorders>
              <w:top w:val="nil"/>
              <w:left w:val="nil"/>
              <w:bottom w:val="single" w:sz="4" w:space="0" w:color="auto"/>
              <w:right w:val="single" w:sz="4" w:space="0" w:color="auto"/>
            </w:tcBorders>
            <w:shd w:val="clear" w:color="000000" w:fill="FFFFFF"/>
            <w:vAlign w:val="center"/>
            <w:hideMark/>
          </w:tcPr>
          <w:p w14:paraId="09583E84" w14:textId="77777777" w:rsidR="00C8588D" w:rsidRPr="00C8588D" w:rsidRDefault="00C8588D" w:rsidP="00C8588D">
            <w:pPr>
              <w:rPr>
                <w:rFonts w:eastAsia="Times New Roman" w:cs="Arial"/>
                <w:sz w:val="12"/>
                <w:szCs w:val="12"/>
              </w:rPr>
            </w:pPr>
            <w:r w:rsidRPr="00C8588D">
              <w:rPr>
                <w:rFonts w:eastAsia="Times New Roman" w:cs="Arial"/>
                <w:sz w:val="12"/>
                <w:szCs w:val="12"/>
              </w:rPr>
              <w:t>Neu5Gcα2-6Galβ1-4GlcNAcβ</w:t>
            </w:r>
          </w:p>
        </w:tc>
        <w:tc>
          <w:tcPr>
            <w:tcW w:w="118" w:type="pct"/>
            <w:tcBorders>
              <w:top w:val="nil"/>
              <w:left w:val="nil"/>
              <w:bottom w:val="single" w:sz="4" w:space="0" w:color="auto"/>
              <w:right w:val="single" w:sz="4" w:space="0" w:color="auto"/>
            </w:tcBorders>
            <w:shd w:val="clear" w:color="auto" w:fill="auto"/>
            <w:vAlign w:val="center"/>
            <w:hideMark/>
          </w:tcPr>
          <w:p w14:paraId="196308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074E9E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1897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082463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0CC7EE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2E26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959A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6116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297A7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F605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2E8B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A73A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585981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296B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0DD49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A226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5B002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5C5D659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060FDB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963AD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7014A9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3A921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A8140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BA103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0D62C1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46E9FF17" w14:textId="77777777" w:rsidR="00C8588D" w:rsidRPr="00C8588D" w:rsidRDefault="00C8588D" w:rsidP="00C8588D">
            <w:pPr>
              <w:rPr>
                <w:rFonts w:eastAsia="Times New Roman" w:cs="Arial"/>
                <w:sz w:val="12"/>
                <w:szCs w:val="12"/>
              </w:rPr>
            </w:pPr>
            <w:r w:rsidRPr="00C8588D">
              <w:rPr>
                <w:rFonts w:eastAsia="Times New Roman" w:cs="Arial"/>
                <w:sz w:val="12"/>
                <w:szCs w:val="12"/>
              </w:rPr>
              <w:t>75</w:t>
            </w:r>
          </w:p>
        </w:tc>
        <w:tc>
          <w:tcPr>
            <w:tcW w:w="1132" w:type="pct"/>
            <w:tcBorders>
              <w:top w:val="nil"/>
              <w:left w:val="nil"/>
              <w:bottom w:val="single" w:sz="4" w:space="0" w:color="auto"/>
              <w:right w:val="single" w:sz="4" w:space="0" w:color="auto"/>
            </w:tcBorders>
            <w:shd w:val="clear" w:color="000000" w:fill="FFFFFF"/>
            <w:vAlign w:val="center"/>
            <w:hideMark/>
          </w:tcPr>
          <w:p w14:paraId="19EBDFC3"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w:t>
            </w:r>
          </w:p>
        </w:tc>
        <w:tc>
          <w:tcPr>
            <w:tcW w:w="118" w:type="pct"/>
            <w:tcBorders>
              <w:top w:val="nil"/>
              <w:left w:val="nil"/>
              <w:bottom w:val="single" w:sz="4" w:space="0" w:color="auto"/>
              <w:right w:val="single" w:sz="4" w:space="0" w:color="auto"/>
            </w:tcBorders>
            <w:shd w:val="clear" w:color="auto" w:fill="auto"/>
            <w:vAlign w:val="center"/>
            <w:hideMark/>
          </w:tcPr>
          <w:p w14:paraId="08F3FD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3500F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756D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0266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42347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87D6FC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F37507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817F6C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A62CD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6A75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18BC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FE99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5822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3D16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9328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17802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409EFF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3C47E53F"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2D3273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37F6E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AC7B0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9BDDF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434EE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DA3D2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3E1AA7A"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73671259" w14:textId="77777777" w:rsidR="00C8588D" w:rsidRPr="00C8588D" w:rsidRDefault="00C8588D" w:rsidP="00C8588D">
            <w:pPr>
              <w:rPr>
                <w:rFonts w:eastAsia="Times New Roman" w:cs="Arial"/>
                <w:sz w:val="12"/>
                <w:szCs w:val="12"/>
              </w:rPr>
            </w:pPr>
            <w:r w:rsidRPr="00C8588D">
              <w:rPr>
                <w:rFonts w:eastAsia="Times New Roman" w:cs="Arial"/>
                <w:sz w:val="12"/>
                <w:szCs w:val="12"/>
              </w:rPr>
              <w:t>76</w:t>
            </w:r>
          </w:p>
        </w:tc>
        <w:tc>
          <w:tcPr>
            <w:tcW w:w="1132" w:type="pct"/>
            <w:tcBorders>
              <w:top w:val="nil"/>
              <w:left w:val="nil"/>
              <w:bottom w:val="single" w:sz="4" w:space="0" w:color="auto"/>
              <w:right w:val="single" w:sz="4" w:space="0" w:color="auto"/>
            </w:tcBorders>
            <w:shd w:val="clear" w:color="000000" w:fill="FFFFFF"/>
            <w:vAlign w:val="center"/>
            <w:hideMark/>
          </w:tcPr>
          <w:p w14:paraId="5437DAEA"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8Neu5Acα</w:t>
            </w:r>
          </w:p>
        </w:tc>
        <w:tc>
          <w:tcPr>
            <w:tcW w:w="118" w:type="pct"/>
            <w:tcBorders>
              <w:top w:val="nil"/>
              <w:left w:val="nil"/>
              <w:bottom w:val="single" w:sz="4" w:space="0" w:color="auto"/>
              <w:right w:val="single" w:sz="4" w:space="0" w:color="auto"/>
            </w:tcBorders>
            <w:shd w:val="clear" w:color="auto" w:fill="auto"/>
            <w:vAlign w:val="center"/>
            <w:hideMark/>
          </w:tcPr>
          <w:p w14:paraId="7DD623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B0EF7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83F27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9D0649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AB0A9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689A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5F9E5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D8C5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1FE83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1CB4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421A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10D1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3ADF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CA1D6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7BAD3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556DC0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043C6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310809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5B22D5E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27616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736F8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2EB4C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7D981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4E59536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E79C2EF"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1355E12A" w14:textId="77777777" w:rsidR="00C8588D" w:rsidRPr="00C8588D" w:rsidRDefault="00C8588D" w:rsidP="00C8588D">
            <w:pPr>
              <w:rPr>
                <w:rFonts w:eastAsia="Times New Roman" w:cs="Arial"/>
                <w:sz w:val="12"/>
                <w:szCs w:val="12"/>
              </w:rPr>
            </w:pPr>
            <w:r w:rsidRPr="00C8588D">
              <w:rPr>
                <w:rFonts w:eastAsia="Times New Roman" w:cs="Arial"/>
                <w:sz w:val="12"/>
                <w:szCs w:val="12"/>
              </w:rPr>
              <w:t>77</w:t>
            </w:r>
          </w:p>
        </w:tc>
        <w:tc>
          <w:tcPr>
            <w:tcW w:w="1132" w:type="pct"/>
            <w:tcBorders>
              <w:top w:val="nil"/>
              <w:left w:val="nil"/>
              <w:bottom w:val="single" w:sz="4" w:space="0" w:color="auto"/>
              <w:right w:val="single" w:sz="4" w:space="0" w:color="auto"/>
            </w:tcBorders>
            <w:shd w:val="clear" w:color="000000" w:fill="FFFFFF"/>
            <w:vAlign w:val="center"/>
            <w:hideMark/>
          </w:tcPr>
          <w:p w14:paraId="60ABCFBD"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3(GalNAcβ1-4)Galβ1-4Glcβ</w:t>
            </w:r>
          </w:p>
        </w:tc>
        <w:tc>
          <w:tcPr>
            <w:tcW w:w="118" w:type="pct"/>
            <w:tcBorders>
              <w:top w:val="nil"/>
              <w:left w:val="nil"/>
              <w:bottom w:val="single" w:sz="4" w:space="0" w:color="auto"/>
              <w:right w:val="single" w:sz="4" w:space="0" w:color="auto"/>
            </w:tcBorders>
            <w:shd w:val="clear" w:color="auto" w:fill="auto"/>
            <w:vAlign w:val="center"/>
            <w:hideMark/>
          </w:tcPr>
          <w:p w14:paraId="3A4D6A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6F930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0BE6C6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451D6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A69A1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7186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A4EF2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1B221A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9C2E2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7493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4EB9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22501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AACEA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3C786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882E3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0687D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9C5F3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0FDDC89"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76022A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C26E7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B9A13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0F1C07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5728A2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562AAE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1D895D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60381500" w14:textId="77777777" w:rsidR="00C8588D" w:rsidRPr="00C8588D" w:rsidRDefault="00C8588D" w:rsidP="00C8588D">
            <w:pPr>
              <w:rPr>
                <w:rFonts w:eastAsia="Times New Roman" w:cs="Arial"/>
                <w:sz w:val="12"/>
                <w:szCs w:val="12"/>
              </w:rPr>
            </w:pPr>
            <w:r w:rsidRPr="00C8588D">
              <w:rPr>
                <w:rFonts w:eastAsia="Times New Roman" w:cs="Arial"/>
                <w:sz w:val="12"/>
                <w:szCs w:val="12"/>
              </w:rPr>
              <w:t>78</w:t>
            </w:r>
          </w:p>
        </w:tc>
        <w:tc>
          <w:tcPr>
            <w:tcW w:w="1132" w:type="pct"/>
            <w:tcBorders>
              <w:top w:val="nil"/>
              <w:left w:val="nil"/>
              <w:bottom w:val="single" w:sz="4" w:space="0" w:color="auto"/>
              <w:right w:val="single" w:sz="4" w:space="0" w:color="auto"/>
            </w:tcBorders>
            <w:shd w:val="clear" w:color="000000" w:fill="FFFFFF"/>
            <w:vAlign w:val="center"/>
            <w:hideMark/>
          </w:tcPr>
          <w:p w14:paraId="628A9A75"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7A5465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2BB48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DACF7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654FE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5C0467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5BC8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82C7E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E0F7F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390C8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6627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E0A6A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B6FAD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6C129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B6B6D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3664D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6BB37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74B2D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A191D69"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208A14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C524C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C4F7F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00D6BB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8E122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000318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4DA08D47"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3CF89BF7" w14:textId="77777777" w:rsidR="00C8588D" w:rsidRPr="00C8588D" w:rsidRDefault="00C8588D" w:rsidP="00C8588D">
            <w:pPr>
              <w:rPr>
                <w:rFonts w:eastAsia="Times New Roman" w:cs="Arial"/>
                <w:sz w:val="12"/>
                <w:szCs w:val="12"/>
              </w:rPr>
            </w:pPr>
            <w:r w:rsidRPr="00C8588D">
              <w:rPr>
                <w:rFonts w:eastAsia="Times New Roman" w:cs="Arial"/>
                <w:sz w:val="12"/>
                <w:szCs w:val="12"/>
              </w:rPr>
              <w:t>79</w:t>
            </w:r>
          </w:p>
        </w:tc>
        <w:tc>
          <w:tcPr>
            <w:tcW w:w="1132" w:type="pct"/>
            <w:tcBorders>
              <w:top w:val="nil"/>
              <w:left w:val="nil"/>
              <w:bottom w:val="single" w:sz="4" w:space="0" w:color="auto"/>
              <w:right w:val="single" w:sz="4" w:space="0" w:color="auto"/>
            </w:tcBorders>
            <w:shd w:val="clear" w:color="000000" w:fill="FFFFFF"/>
            <w:vAlign w:val="center"/>
            <w:hideMark/>
          </w:tcPr>
          <w:p w14:paraId="28843201"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8Neu5Acα2-3(GalNAcβ1-4)Galβ1-4Glcβ</w:t>
            </w:r>
          </w:p>
        </w:tc>
        <w:tc>
          <w:tcPr>
            <w:tcW w:w="118" w:type="pct"/>
            <w:tcBorders>
              <w:top w:val="nil"/>
              <w:left w:val="nil"/>
              <w:bottom w:val="single" w:sz="4" w:space="0" w:color="auto"/>
              <w:right w:val="single" w:sz="4" w:space="0" w:color="auto"/>
            </w:tcBorders>
            <w:shd w:val="clear" w:color="auto" w:fill="auto"/>
            <w:vAlign w:val="center"/>
            <w:hideMark/>
          </w:tcPr>
          <w:p w14:paraId="727F15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060E2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E3AC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5525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99C61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F4B5C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91CA7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4E1D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CC2C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D12A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84E3B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C4AB9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9BD91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8855F3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FA33D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46F43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857ED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1B5F3919"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2F1E42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6F3DB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43F557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CBE72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414E86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C8677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476256E"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2358C03A" w14:textId="77777777" w:rsidR="00C8588D" w:rsidRPr="00C8588D" w:rsidRDefault="00C8588D" w:rsidP="00C8588D">
            <w:pPr>
              <w:rPr>
                <w:rFonts w:eastAsia="Times New Roman" w:cs="Arial"/>
                <w:sz w:val="12"/>
                <w:szCs w:val="12"/>
              </w:rPr>
            </w:pPr>
            <w:r w:rsidRPr="00C8588D">
              <w:rPr>
                <w:rFonts w:eastAsia="Times New Roman" w:cs="Arial"/>
                <w:sz w:val="12"/>
                <w:szCs w:val="12"/>
              </w:rPr>
              <w:t>80</w:t>
            </w:r>
          </w:p>
        </w:tc>
        <w:tc>
          <w:tcPr>
            <w:tcW w:w="1132" w:type="pct"/>
            <w:tcBorders>
              <w:top w:val="nil"/>
              <w:left w:val="nil"/>
              <w:bottom w:val="single" w:sz="4" w:space="0" w:color="auto"/>
              <w:right w:val="single" w:sz="4" w:space="0" w:color="auto"/>
            </w:tcBorders>
            <w:shd w:val="clear" w:color="000000" w:fill="FFFFFF"/>
            <w:vAlign w:val="center"/>
            <w:hideMark/>
          </w:tcPr>
          <w:p w14:paraId="1ED325F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8Neu5Acα2-3Galβ1-4Glcβ</w:t>
            </w:r>
          </w:p>
        </w:tc>
        <w:tc>
          <w:tcPr>
            <w:tcW w:w="118" w:type="pct"/>
            <w:tcBorders>
              <w:top w:val="nil"/>
              <w:left w:val="nil"/>
              <w:bottom w:val="single" w:sz="4" w:space="0" w:color="auto"/>
              <w:right w:val="single" w:sz="4" w:space="0" w:color="auto"/>
            </w:tcBorders>
            <w:shd w:val="clear" w:color="auto" w:fill="auto"/>
            <w:vAlign w:val="center"/>
            <w:hideMark/>
          </w:tcPr>
          <w:p w14:paraId="25647E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B4576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2E846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3D975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86A91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B699C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DB336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F3BEE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4159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24316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68898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15172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CAC10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0040B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63A07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B3866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DB88B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7BC0584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1D084DB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29AA49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1AA4F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DBD0A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38461A5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746D698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4AE131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6386A83A" w14:textId="77777777" w:rsidR="00C8588D" w:rsidRPr="00C8588D" w:rsidRDefault="00C8588D" w:rsidP="00C8588D">
            <w:pPr>
              <w:rPr>
                <w:rFonts w:eastAsia="Times New Roman" w:cs="Arial"/>
                <w:sz w:val="12"/>
                <w:szCs w:val="12"/>
              </w:rPr>
            </w:pPr>
            <w:r w:rsidRPr="00C8588D">
              <w:rPr>
                <w:rFonts w:eastAsia="Times New Roman" w:cs="Arial"/>
                <w:sz w:val="12"/>
                <w:szCs w:val="12"/>
              </w:rPr>
              <w:t>81</w:t>
            </w:r>
          </w:p>
        </w:tc>
        <w:tc>
          <w:tcPr>
            <w:tcW w:w="1132" w:type="pct"/>
            <w:tcBorders>
              <w:top w:val="nil"/>
              <w:left w:val="nil"/>
              <w:bottom w:val="single" w:sz="4" w:space="0" w:color="auto"/>
              <w:right w:val="single" w:sz="4" w:space="0" w:color="auto"/>
            </w:tcBorders>
            <w:shd w:val="clear" w:color="000000" w:fill="FFFFFF"/>
            <w:vAlign w:val="center"/>
            <w:hideMark/>
          </w:tcPr>
          <w:p w14:paraId="3FF0ACE9"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β-Sp17</w:t>
            </w:r>
          </w:p>
        </w:tc>
        <w:tc>
          <w:tcPr>
            <w:tcW w:w="118" w:type="pct"/>
            <w:tcBorders>
              <w:top w:val="nil"/>
              <w:left w:val="nil"/>
              <w:bottom w:val="single" w:sz="4" w:space="0" w:color="auto"/>
              <w:right w:val="single" w:sz="4" w:space="0" w:color="auto"/>
            </w:tcBorders>
            <w:shd w:val="clear" w:color="auto" w:fill="auto"/>
            <w:vAlign w:val="center"/>
            <w:hideMark/>
          </w:tcPr>
          <w:p w14:paraId="0F2639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487672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21D8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47BEA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0F1C3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5DC3D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D33FE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EA939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D05BF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096A2D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DF0FF6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182AC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D2E9F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098D7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2845D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B00E4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C4275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2C9AC7F7"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48F623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5AA844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9A1959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6F4E7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5C5FEA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66B765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CE7F4D2"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90713A"/>
            <w:vAlign w:val="bottom"/>
            <w:hideMark/>
          </w:tcPr>
          <w:p w14:paraId="451E9313" w14:textId="77777777" w:rsidR="00C8588D" w:rsidRPr="00C8588D" w:rsidRDefault="00C8588D" w:rsidP="00C8588D">
            <w:pPr>
              <w:rPr>
                <w:rFonts w:eastAsia="Times New Roman" w:cs="Arial"/>
                <w:sz w:val="12"/>
                <w:szCs w:val="12"/>
              </w:rPr>
            </w:pPr>
            <w:r w:rsidRPr="00C8588D">
              <w:rPr>
                <w:rFonts w:eastAsia="Times New Roman" w:cs="Arial"/>
                <w:sz w:val="12"/>
                <w:szCs w:val="12"/>
              </w:rPr>
              <w:t>82</w:t>
            </w:r>
          </w:p>
        </w:tc>
        <w:tc>
          <w:tcPr>
            <w:tcW w:w="1132" w:type="pct"/>
            <w:tcBorders>
              <w:top w:val="nil"/>
              <w:left w:val="nil"/>
              <w:bottom w:val="single" w:sz="4" w:space="0" w:color="auto"/>
              <w:right w:val="single" w:sz="4" w:space="0" w:color="auto"/>
            </w:tcBorders>
            <w:shd w:val="clear" w:color="000000" w:fill="FFFFFF"/>
            <w:vAlign w:val="center"/>
            <w:hideMark/>
          </w:tcPr>
          <w:p w14:paraId="40FD0B35" w14:textId="77777777" w:rsidR="00C8588D" w:rsidRPr="00C8588D" w:rsidRDefault="00C8588D" w:rsidP="00C8588D">
            <w:pPr>
              <w:rPr>
                <w:rFonts w:eastAsia="Times New Roman" w:cs="Arial"/>
                <w:sz w:val="12"/>
                <w:szCs w:val="12"/>
              </w:rPr>
            </w:pPr>
            <w:r w:rsidRPr="00C8588D">
              <w:rPr>
                <w:rFonts w:eastAsia="Times New Roman" w:cs="Arial"/>
                <w:sz w:val="12"/>
                <w:szCs w:val="12"/>
              </w:rPr>
              <w:t>Neu5Acα2-8Neu5Acα2-8Neu5Acβ</w:t>
            </w:r>
          </w:p>
        </w:tc>
        <w:tc>
          <w:tcPr>
            <w:tcW w:w="118" w:type="pct"/>
            <w:tcBorders>
              <w:top w:val="nil"/>
              <w:left w:val="nil"/>
              <w:bottom w:val="single" w:sz="4" w:space="0" w:color="auto"/>
              <w:right w:val="single" w:sz="4" w:space="0" w:color="auto"/>
            </w:tcBorders>
            <w:shd w:val="clear" w:color="auto" w:fill="auto"/>
            <w:vAlign w:val="center"/>
            <w:hideMark/>
          </w:tcPr>
          <w:p w14:paraId="46A3B8C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center"/>
            <w:hideMark/>
          </w:tcPr>
          <w:p w14:paraId="11F4CA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70064F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52E8F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6399E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B742D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230A4AC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5CE470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42B6999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22F03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0A5666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456DD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037D68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7D2E05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699FEB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3710AE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center"/>
            <w:hideMark/>
          </w:tcPr>
          <w:p w14:paraId="160F8D7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center"/>
            <w:hideMark/>
          </w:tcPr>
          <w:p w14:paraId="6DB2427A"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center"/>
            <w:hideMark/>
          </w:tcPr>
          <w:p w14:paraId="6AAD2A0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031EA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660373D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2D7FC5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center"/>
            <w:hideMark/>
          </w:tcPr>
          <w:p w14:paraId="19D86E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center"/>
            <w:hideMark/>
          </w:tcPr>
          <w:p w14:paraId="1F117C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00E00E0"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69A81A8B" w14:textId="77777777" w:rsidR="00C8588D" w:rsidRPr="00C8588D" w:rsidRDefault="00C8588D" w:rsidP="00C8588D">
            <w:pPr>
              <w:rPr>
                <w:rFonts w:eastAsia="Times New Roman" w:cs="Arial"/>
                <w:sz w:val="12"/>
                <w:szCs w:val="12"/>
              </w:rPr>
            </w:pPr>
            <w:r w:rsidRPr="00C8588D">
              <w:rPr>
                <w:rFonts w:eastAsia="Times New Roman" w:cs="Arial"/>
                <w:sz w:val="12"/>
                <w:szCs w:val="12"/>
              </w:rPr>
              <w:t>83</w:t>
            </w:r>
          </w:p>
        </w:tc>
        <w:tc>
          <w:tcPr>
            <w:tcW w:w="1132" w:type="pct"/>
            <w:tcBorders>
              <w:top w:val="nil"/>
              <w:left w:val="nil"/>
              <w:bottom w:val="single" w:sz="4" w:space="0" w:color="auto"/>
              <w:right w:val="single" w:sz="4" w:space="0" w:color="auto"/>
            </w:tcBorders>
            <w:shd w:val="clear" w:color="000000" w:fill="FFFFFF"/>
            <w:vAlign w:val="center"/>
            <w:hideMark/>
          </w:tcPr>
          <w:p w14:paraId="710F22E1" w14:textId="77777777" w:rsidR="00C8588D" w:rsidRPr="00C8588D" w:rsidRDefault="00C8588D" w:rsidP="00C8588D">
            <w:pPr>
              <w:rPr>
                <w:rFonts w:eastAsia="Times New Roman" w:cs="Arial"/>
                <w:sz w:val="12"/>
                <w:szCs w:val="12"/>
              </w:rPr>
            </w:pPr>
            <w:r w:rsidRPr="00C8588D">
              <w:rPr>
                <w:rFonts w:eastAsia="Times New Roman" w:cs="Arial"/>
                <w:sz w:val="12"/>
                <w:szCs w:val="12"/>
              </w:rPr>
              <w:t>Neu5Acβ2-6GalNAcα</w:t>
            </w:r>
          </w:p>
        </w:tc>
        <w:tc>
          <w:tcPr>
            <w:tcW w:w="118" w:type="pct"/>
            <w:tcBorders>
              <w:top w:val="nil"/>
              <w:left w:val="nil"/>
              <w:bottom w:val="single" w:sz="4" w:space="0" w:color="auto"/>
              <w:right w:val="single" w:sz="4" w:space="0" w:color="auto"/>
            </w:tcBorders>
            <w:shd w:val="clear" w:color="auto" w:fill="auto"/>
            <w:vAlign w:val="bottom"/>
            <w:hideMark/>
          </w:tcPr>
          <w:p w14:paraId="6CBA10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39187E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BC0B4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ACFC95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06B59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154A5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76B010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F121E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52701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47FB36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2119B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88E3D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3D64E1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F7DBE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5F3338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E0BB4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229CD5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18B7F84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64BD46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4C36BFF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B6F37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4BF81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1E00E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6B92F6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E3E785D"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34444381" w14:textId="77777777" w:rsidR="00C8588D" w:rsidRPr="00C8588D" w:rsidRDefault="00C8588D" w:rsidP="00C8588D">
            <w:pPr>
              <w:rPr>
                <w:rFonts w:eastAsia="Times New Roman" w:cs="Arial"/>
                <w:sz w:val="12"/>
                <w:szCs w:val="12"/>
              </w:rPr>
            </w:pPr>
            <w:r w:rsidRPr="00C8588D">
              <w:rPr>
                <w:rFonts w:eastAsia="Times New Roman" w:cs="Arial"/>
                <w:sz w:val="12"/>
                <w:szCs w:val="12"/>
              </w:rPr>
              <w:t>84</w:t>
            </w:r>
          </w:p>
        </w:tc>
        <w:tc>
          <w:tcPr>
            <w:tcW w:w="1132" w:type="pct"/>
            <w:tcBorders>
              <w:top w:val="nil"/>
              <w:left w:val="nil"/>
              <w:bottom w:val="single" w:sz="4" w:space="0" w:color="auto"/>
              <w:right w:val="single" w:sz="4" w:space="0" w:color="auto"/>
            </w:tcBorders>
            <w:shd w:val="clear" w:color="000000" w:fill="FFFFFF"/>
            <w:vAlign w:val="center"/>
            <w:hideMark/>
          </w:tcPr>
          <w:p w14:paraId="39DE7332" w14:textId="77777777" w:rsidR="00C8588D" w:rsidRPr="00C8588D" w:rsidRDefault="00C8588D" w:rsidP="00C8588D">
            <w:pPr>
              <w:rPr>
                <w:rFonts w:eastAsia="Times New Roman" w:cs="Arial"/>
                <w:sz w:val="12"/>
                <w:szCs w:val="12"/>
              </w:rPr>
            </w:pPr>
            <w:r w:rsidRPr="00C8588D">
              <w:rPr>
                <w:rFonts w:eastAsia="Times New Roman" w:cs="Arial"/>
                <w:sz w:val="12"/>
                <w:szCs w:val="12"/>
              </w:rPr>
              <w:t>Neu5Acβ2-6Galβ1-4GlcNAcβ</w:t>
            </w:r>
          </w:p>
        </w:tc>
        <w:tc>
          <w:tcPr>
            <w:tcW w:w="118" w:type="pct"/>
            <w:tcBorders>
              <w:top w:val="nil"/>
              <w:left w:val="nil"/>
              <w:bottom w:val="single" w:sz="4" w:space="0" w:color="auto"/>
              <w:right w:val="single" w:sz="4" w:space="0" w:color="auto"/>
            </w:tcBorders>
            <w:shd w:val="clear" w:color="auto" w:fill="auto"/>
            <w:vAlign w:val="bottom"/>
            <w:hideMark/>
          </w:tcPr>
          <w:p w14:paraId="25F629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6FA868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AC45E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A5C1B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A975BC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BA8EB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A60C5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D84C9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A43D6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77F3BD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72701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E5FD25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D1561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84B06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13F9F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0CB9F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EAF028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5B00627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38CE20E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6D14E8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6BE809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4558CC4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AA146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181EBCD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3C89F13"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6D9C6AD7" w14:textId="77777777" w:rsidR="00C8588D" w:rsidRPr="00C8588D" w:rsidRDefault="00C8588D" w:rsidP="00C8588D">
            <w:pPr>
              <w:rPr>
                <w:rFonts w:eastAsia="Times New Roman" w:cs="Arial"/>
                <w:sz w:val="12"/>
                <w:szCs w:val="12"/>
              </w:rPr>
            </w:pPr>
            <w:r w:rsidRPr="00C8588D">
              <w:rPr>
                <w:rFonts w:eastAsia="Times New Roman" w:cs="Arial"/>
                <w:sz w:val="12"/>
                <w:szCs w:val="12"/>
              </w:rPr>
              <w:t>85</w:t>
            </w:r>
          </w:p>
        </w:tc>
        <w:tc>
          <w:tcPr>
            <w:tcW w:w="1132" w:type="pct"/>
            <w:tcBorders>
              <w:top w:val="nil"/>
              <w:left w:val="nil"/>
              <w:bottom w:val="single" w:sz="4" w:space="0" w:color="auto"/>
              <w:right w:val="single" w:sz="4" w:space="0" w:color="auto"/>
            </w:tcBorders>
            <w:shd w:val="clear" w:color="000000" w:fill="FFFFFF"/>
            <w:vAlign w:val="center"/>
            <w:hideMark/>
          </w:tcPr>
          <w:p w14:paraId="24BB990B" w14:textId="77777777" w:rsidR="00C8588D" w:rsidRPr="00C8588D" w:rsidRDefault="00C8588D" w:rsidP="00C8588D">
            <w:pPr>
              <w:rPr>
                <w:rFonts w:eastAsia="Times New Roman" w:cs="Arial"/>
                <w:sz w:val="12"/>
                <w:szCs w:val="12"/>
              </w:rPr>
            </w:pPr>
            <w:r w:rsidRPr="00C8588D">
              <w:rPr>
                <w:rFonts w:eastAsia="Times New Roman" w:cs="Arial"/>
                <w:sz w:val="12"/>
                <w:szCs w:val="12"/>
              </w:rPr>
              <w:t>Neu5Gcβ2-6Galβ1-4GlcNAc</w:t>
            </w:r>
          </w:p>
        </w:tc>
        <w:tc>
          <w:tcPr>
            <w:tcW w:w="118" w:type="pct"/>
            <w:tcBorders>
              <w:top w:val="nil"/>
              <w:left w:val="nil"/>
              <w:bottom w:val="single" w:sz="4" w:space="0" w:color="auto"/>
              <w:right w:val="single" w:sz="4" w:space="0" w:color="auto"/>
            </w:tcBorders>
            <w:shd w:val="clear" w:color="auto" w:fill="auto"/>
            <w:vAlign w:val="bottom"/>
            <w:hideMark/>
          </w:tcPr>
          <w:p w14:paraId="4BEAF3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0F9A60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06DE7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43FA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1F0410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8FC68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639C42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1282F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DA3746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2B54E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087443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04FD0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11039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68BC4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B0A5FD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80B9F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0E7A7D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021FD3FB"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1A1400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C52D1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03F305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32DA8E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9B5B4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0AD7CC6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0AAD9D4"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128B5CB8" w14:textId="77777777" w:rsidR="00C8588D" w:rsidRPr="00C8588D" w:rsidRDefault="00C8588D" w:rsidP="00C8588D">
            <w:pPr>
              <w:rPr>
                <w:rFonts w:eastAsia="Times New Roman" w:cs="Arial"/>
                <w:sz w:val="12"/>
                <w:szCs w:val="12"/>
              </w:rPr>
            </w:pPr>
            <w:r w:rsidRPr="00C8588D">
              <w:rPr>
                <w:rFonts w:eastAsia="Times New Roman" w:cs="Arial"/>
                <w:sz w:val="12"/>
                <w:szCs w:val="12"/>
              </w:rPr>
              <w:t>86</w:t>
            </w:r>
          </w:p>
        </w:tc>
        <w:tc>
          <w:tcPr>
            <w:tcW w:w="1132" w:type="pct"/>
            <w:tcBorders>
              <w:top w:val="nil"/>
              <w:left w:val="nil"/>
              <w:bottom w:val="single" w:sz="4" w:space="0" w:color="auto"/>
              <w:right w:val="single" w:sz="4" w:space="0" w:color="auto"/>
            </w:tcBorders>
            <w:shd w:val="clear" w:color="000000" w:fill="FFFFFF"/>
            <w:vAlign w:val="center"/>
            <w:hideMark/>
          </w:tcPr>
          <w:p w14:paraId="0770B6E5" w14:textId="77777777" w:rsidR="00C8588D" w:rsidRPr="00C8588D" w:rsidRDefault="00C8588D" w:rsidP="00C8588D">
            <w:pPr>
              <w:rPr>
                <w:rFonts w:eastAsia="Times New Roman" w:cs="Arial"/>
                <w:sz w:val="12"/>
                <w:szCs w:val="12"/>
              </w:rPr>
            </w:pPr>
            <w:r w:rsidRPr="00C8588D">
              <w:rPr>
                <w:rFonts w:eastAsia="Times New Roman" w:cs="Arial"/>
                <w:sz w:val="12"/>
                <w:szCs w:val="12"/>
              </w:rPr>
              <w:t>Galβ1-3(Neu5Acβ2-6)GalNAcα</w:t>
            </w:r>
          </w:p>
        </w:tc>
        <w:tc>
          <w:tcPr>
            <w:tcW w:w="118" w:type="pct"/>
            <w:tcBorders>
              <w:top w:val="nil"/>
              <w:left w:val="nil"/>
              <w:bottom w:val="single" w:sz="4" w:space="0" w:color="auto"/>
              <w:right w:val="single" w:sz="4" w:space="0" w:color="auto"/>
            </w:tcBorders>
            <w:shd w:val="clear" w:color="auto" w:fill="auto"/>
            <w:vAlign w:val="bottom"/>
            <w:hideMark/>
          </w:tcPr>
          <w:p w14:paraId="0A251D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4CEC549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175E39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2A833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9BF34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742DBA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AF2507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D04DB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E6BCF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90C79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EAE0F8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695874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17295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E663C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88F6C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143C5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FFB768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6CFF863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21CBDB9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4B42F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F87C26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63A38C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29FC1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45DD2A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330B105"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45737F2B" w14:textId="77777777" w:rsidR="00C8588D" w:rsidRPr="00C8588D" w:rsidRDefault="00C8588D" w:rsidP="00C8588D">
            <w:pPr>
              <w:rPr>
                <w:rFonts w:eastAsia="Times New Roman" w:cs="Arial"/>
                <w:sz w:val="12"/>
                <w:szCs w:val="12"/>
              </w:rPr>
            </w:pPr>
            <w:r w:rsidRPr="00C8588D">
              <w:rPr>
                <w:rFonts w:eastAsia="Times New Roman" w:cs="Arial"/>
                <w:sz w:val="12"/>
                <w:szCs w:val="12"/>
              </w:rPr>
              <w:t>87</w:t>
            </w:r>
          </w:p>
        </w:tc>
        <w:tc>
          <w:tcPr>
            <w:tcW w:w="1132" w:type="pct"/>
            <w:tcBorders>
              <w:top w:val="nil"/>
              <w:left w:val="nil"/>
              <w:bottom w:val="single" w:sz="4" w:space="0" w:color="auto"/>
              <w:right w:val="single" w:sz="4" w:space="0" w:color="auto"/>
            </w:tcBorders>
            <w:shd w:val="clear" w:color="000000" w:fill="FFFFFF"/>
            <w:vAlign w:val="center"/>
            <w:hideMark/>
          </w:tcPr>
          <w:p w14:paraId="7AE276B3" w14:textId="77777777" w:rsidR="00C8588D" w:rsidRPr="00C8588D" w:rsidRDefault="00C8588D" w:rsidP="00C8588D">
            <w:pPr>
              <w:rPr>
                <w:rFonts w:eastAsia="Times New Roman" w:cs="Arial"/>
                <w:sz w:val="12"/>
                <w:szCs w:val="12"/>
              </w:rPr>
            </w:pPr>
            <w:r w:rsidRPr="00C8588D">
              <w:rPr>
                <w:rFonts w:eastAsia="Times New Roman" w:cs="Arial"/>
                <w:sz w:val="12"/>
                <w:szCs w:val="12"/>
              </w:rPr>
              <w:t>[9NAc]Neu5Acα</w:t>
            </w:r>
          </w:p>
        </w:tc>
        <w:tc>
          <w:tcPr>
            <w:tcW w:w="118" w:type="pct"/>
            <w:tcBorders>
              <w:top w:val="nil"/>
              <w:left w:val="nil"/>
              <w:bottom w:val="single" w:sz="4" w:space="0" w:color="auto"/>
              <w:right w:val="single" w:sz="4" w:space="0" w:color="auto"/>
            </w:tcBorders>
            <w:shd w:val="clear" w:color="auto" w:fill="auto"/>
            <w:vAlign w:val="bottom"/>
            <w:hideMark/>
          </w:tcPr>
          <w:p w14:paraId="5CF0A8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1775E57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0F20A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07E81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03F9F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E842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05600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E4FC69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5821EB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BE225F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DD7E88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F011F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912CC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13E78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4B1A99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EC3ADA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E957B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29D74AA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435862A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0CC92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31E2F4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80919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0223C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3C7302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61D376D2"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FCF305"/>
            <w:vAlign w:val="bottom"/>
            <w:hideMark/>
          </w:tcPr>
          <w:p w14:paraId="1E03CF21" w14:textId="77777777" w:rsidR="00C8588D" w:rsidRPr="00C8588D" w:rsidRDefault="00C8588D" w:rsidP="00C8588D">
            <w:pPr>
              <w:rPr>
                <w:rFonts w:eastAsia="Times New Roman" w:cs="Arial"/>
                <w:sz w:val="12"/>
                <w:szCs w:val="12"/>
              </w:rPr>
            </w:pPr>
            <w:r w:rsidRPr="00C8588D">
              <w:rPr>
                <w:rFonts w:eastAsia="Times New Roman" w:cs="Arial"/>
                <w:sz w:val="12"/>
                <w:szCs w:val="12"/>
              </w:rPr>
              <w:t>88</w:t>
            </w:r>
          </w:p>
        </w:tc>
        <w:tc>
          <w:tcPr>
            <w:tcW w:w="1132" w:type="pct"/>
            <w:tcBorders>
              <w:top w:val="nil"/>
              <w:left w:val="nil"/>
              <w:bottom w:val="single" w:sz="4" w:space="0" w:color="auto"/>
              <w:right w:val="single" w:sz="4" w:space="0" w:color="auto"/>
            </w:tcBorders>
            <w:shd w:val="clear" w:color="000000" w:fill="FFFFFF"/>
            <w:vAlign w:val="center"/>
            <w:hideMark/>
          </w:tcPr>
          <w:p w14:paraId="132DF551" w14:textId="77777777" w:rsidR="00C8588D" w:rsidRPr="00C8588D" w:rsidRDefault="00C8588D" w:rsidP="00C8588D">
            <w:pPr>
              <w:rPr>
                <w:rFonts w:eastAsia="Times New Roman" w:cs="Arial"/>
                <w:sz w:val="12"/>
                <w:szCs w:val="12"/>
              </w:rPr>
            </w:pPr>
            <w:r w:rsidRPr="00C8588D">
              <w:rPr>
                <w:rFonts w:eastAsia="Times New Roman" w:cs="Arial"/>
                <w:sz w:val="12"/>
                <w:szCs w:val="12"/>
              </w:rPr>
              <w:t>[9NAc]Neu5Acα2-6Galβ1-4GlcNAcβ</w:t>
            </w:r>
          </w:p>
        </w:tc>
        <w:tc>
          <w:tcPr>
            <w:tcW w:w="118" w:type="pct"/>
            <w:tcBorders>
              <w:top w:val="nil"/>
              <w:left w:val="nil"/>
              <w:bottom w:val="single" w:sz="4" w:space="0" w:color="auto"/>
              <w:right w:val="single" w:sz="4" w:space="0" w:color="auto"/>
            </w:tcBorders>
            <w:shd w:val="clear" w:color="auto" w:fill="auto"/>
            <w:vAlign w:val="bottom"/>
            <w:hideMark/>
          </w:tcPr>
          <w:p w14:paraId="6528CD1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69519D3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B090BF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51DCD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715E2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F35D75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F92B7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A98E7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6F331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ACAE4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49CEC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2C68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9C2BF7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F3810E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4EC10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F3968C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874A2C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2D95B75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63A823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4455B9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7C33F7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BFBFBF"/>
            <w:noWrap/>
            <w:vAlign w:val="bottom"/>
            <w:hideMark/>
          </w:tcPr>
          <w:p w14:paraId="086737E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w:t>
            </w:r>
          </w:p>
        </w:tc>
        <w:tc>
          <w:tcPr>
            <w:tcW w:w="199" w:type="pct"/>
            <w:tcBorders>
              <w:top w:val="nil"/>
              <w:left w:val="nil"/>
              <w:bottom w:val="single" w:sz="4" w:space="0" w:color="auto"/>
              <w:right w:val="single" w:sz="4" w:space="0" w:color="auto"/>
            </w:tcBorders>
            <w:shd w:val="clear" w:color="000000" w:fill="FFFFFF"/>
            <w:noWrap/>
            <w:vAlign w:val="bottom"/>
            <w:hideMark/>
          </w:tcPr>
          <w:p w14:paraId="7AD7D0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4453E7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33DA6ED7"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088250BA" w14:textId="77777777" w:rsidR="00C8588D" w:rsidRPr="00C8588D" w:rsidRDefault="00C8588D" w:rsidP="00C8588D">
            <w:pPr>
              <w:rPr>
                <w:rFonts w:eastAsia="Times New Roman" w:cs="Arial"/>
                <w:sz w:val="12"/>
                <w:szCs w:val="12"/>
              </w:rPr>
            </w:pPr>
            <w:r w:rsidRPr="00C8588D">
              <w:rPr>
                <w:rFonts w:eastAsia="Times New Roman" w:cs="Arial"/>
                <w:sz w:val="12"/>
                <w:szCs w:val="12"/>
              </w:rPr>
              <w:t>89</w:t>
            </w:r>
          </w:p>
        </w:tc>
        <w:tc>
          <w:tcPr>
            <w:tcW w:w="1132" w:type="pct"/>
            <w:tcBorders>
              <w:top w:val="nil"/>
              <w:left w:val="nil"/>
              <w:bottom w:val="single" w:sz="4" w:space="0" w:color="auto"/>
              <w:right w:val="single" w:sz="4" w:space="0" w:color="auto"/>
            </w:tcBorders>
            <w:shd w:val="clear" w:color="000000" w:fill="FFFFFF"/>
            <w:vAlign w:val="center"/>
            <w:hideMark/>
          </w:tcPr>
          <w:p w14:paraId="0A5F9B68" w14:textId="77777777" w:rsidR="00C8588D" w:rsidRPr="00C8588D" w:rsidRDefault="00C8588D" w:rsidP="00C8588D">
            <w:pPr>
              <w:rPr>
                <w:rFonts w:eastAsia="Times New Roman" w:cs="Arial"/>
                <w:sz w:val="12"/>
                <w:szCs w:val="12"/>
              </w:rPr>
            </w:pPr>
            <w:r w:rsidRPr="00C8588D">
              <w:rPr>
                <w:rFonts w:eastAsia="Times New Roman" w:cs="Arial"/>
                <w:sz w:val="12"/>
                <w:szCs w:val="12"/>
              </w:rPr>
              <w:t>Galβ1-4GlcNAcβ1-3Galβ1-4GlcNAcβ1-3Galβ1-4GlcNAcβ</w:t>
            </w:r>
          </w:p>
        </w:tc>
        <w:tc>
          <w:tcPr>
            <w:tcW w:w="118" w:type="pct"/>
            <w:tcBorders>
              <w:top w:val="nil"/>
              <w:left w:val="nil"/>
              <w:bottom w:val="single" w:sz="4" w:space="0" w:color="auto"/>
              <w:right w:val="single" w:sz="4" w:space="0" w:color="auto"/>
            </w:tcBorders>
            <w:shd w:val="clear" w:color="auto" w:fill="auto"/>
            <w:vAlign w:val="bottom"/>
            <w:hideMark/>
          </w:tcPr>
          <w:p w14:paraId="10D9A23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08313C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3E8D6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66C6FD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90C0EA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E9B24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0DA5B3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3EADF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490990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A4C18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446A1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4B71A1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F709CB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E386F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61FE7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0EDF81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45365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6E62C1E5"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5DB5567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10C3F39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4865D8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61E5A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591B3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519DF55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C33487C"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5DDAEC38" w14:textId="77777777" w:rsidR="00C8588D" w:rsidRPr="00C8588D" w:rsidRDefault="00C8588D" w:rsidP="00C8588D">
            <w:pPr>
              <w:rPr>
                <w:rFonts w:eastAsia="Times New Roman" w:cs="Arial"/>
                <w:sz w:val="12"/>
                <w:szCs w:val="12"/>
              </w:rPr>
            </w:pPr>
            <w:r w:rsidRPr="00C8588D">
              <w:rPr>
                <w:rFonts w:eastAsia="Times New Roman" w:cs="Arial"/>
                <w:sz w:val="12"/>
                <w:szCs w:val="12"/>
              </w:rPr>
              <w:t>90</w:t>
            </w:r>
          </w:p>
        </w:tc>
        <w:tc>
          <w:tcPr>
            <w:tcW w:w="1132" w:type="pct"/>
            <w:tcBorders>
              <w:top w:val="nil"/>
              <w:left w:val="nil"/>
              <w:bottom w:val="single" w:sz="4" w:space="0" w:color="auto"/>
              <w:right w:val="single" w:sz="4" w:space="0" w:color="auto"/>
            </w:tcBorders>
            <w:shd w:val="clear" w:color="000000" w:fill="FFFFFF"/>
            <w:vAlign w:val="center"/>
            <w:hideMark/>
          </w:tcPr>
          <w:p w14:paraId="32A51070" w14:textId="77777777" w:rsidR="00C8588D" w:rsidRPr="00C8588D" w:rsidRDefault="00C8588D" w:rsidP="00C8588D">
            <w:pPr>
              <w:rPr>
                <w:rFonts w:eastAsia="Times New Roman" w:cs="Arial"/>
                <w:sz w:val="12"/>
                <w:szCs w:val="12"/>
              </w:rPr>
            </w:pPr>
            <w:r w:rsidRPr="00C8588D">
              <w:rPr>
                <w:rFonts w:eastAsia="Times New Roman" w:cs="Arial"/>
                <w:sz w:val="12"/>
                <w:szCs w:val="12"/>
              </w:rPr>
              <w:t>Galβ1-3GlcNAcβ1-3Galβ1-3GlcNAcβ</w:t>
            </w:r>
          </w:p>
        </w:tc>
        <w:tc>
          <w:tcPr>
            <w:tcW w:w="118" w:type="pct"/>
            <w:tcBorders>
              <w:top w:val="nil"/>
              <w:left w:val="nil"/>
              <w:bottom w:val="single" w:sz="4" w:space="0" w:color="auto"/>
              <w:right w:val="single" w:sz="4" w:space="0" w:color="auto"/>
            </w:tcBorders>
            <w:shd w:val="clear" w:color="auto" w:fill="auto"/>
            <w:vAlign w:val="bottom"/>
            <w:hideMark/>
          </w:tcPr>
          <w:p w14:paraId="017468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69D3884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20E2B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FA7602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31F82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ACBBDD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53F2B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36E659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D3C72E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30FE27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7039C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64C6B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C27D19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E9F69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4AEFF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88765F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D5F33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0840263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200778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9AD7D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FB3C27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E37D6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1F1E586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6A31310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FF476CC" w14:textId="77777777" w:rsidTr="00C8588D">
        <w:trPr>
          <w:trHeight w:val="48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5670C6EA" w14:textId="77777777" w:rsidR="00C8588D" w:rsidRPr="00C8588D" w:rsidRDefault="00C8588D" w:rsidP="00C8588D">
            <w:pPr>
              <w:rPr>
                <w:rFonts w:eastAsia="Times New Roman" w:cs="Arial"/>
                <w:sz w:val="12"/>
                <w:szCs w:val="12"/>
              </w:rPr>
            </w:pPr>
            <w:r w:rsidRPr="00C8588D">
              <w:rPr>
                <w:rFonts w:eastAsia="Times New Roman" w:cs="Arial"/>
                <w:sz w:val="12"/>
                <w:szCs w:val="12"/>
              </w:rPr>
              <w:t>91</w:t>
            </w:r>
          </w:p>
        </w:tc>
        <w:tc>
          <w:tcPr>
            <w:tcW w:w="1132" w:type="pct"/>
            <w:tcBorders>
              <w:top w:val="nil"/>
              <w:left w:val="nil"/>
              <w:bottom w:val="single" w:sz="4" w:space="0" w:color="auto"/>
              <w:right w:val="single" w:sz="4" w:space="0" w:color="auto"/>
            </w:tcBorders>
            <w:shd w:val="clear" w:color="000000" w:fill="FFFFFF"/>
            <w:vAlign w:val="center"/>
            <w:hideMark/>
          </w:tcPr>
          <w:p w14:paraId="3F8BE13D" w14:textId="77777777" w:rsidR="00C8588D" w:rsidRPr="00C8588D" w:rsidRDefault="00C8588D" w:rsidP="00C8588D">
            <w:pPr>
              <w:rPr>
                <w:rFonts w:eastAsia="Times New Roman" w:cs="Arial"/>
                <w:sz w:val="12"/>
                <w:szCs w:val="12"/>
              </w:rPr>
            </w:pPr>
            <w:r w:rsidRPr="00C8588D">
              <w:rPr>
                <w:rFonts w:eastAsia="Times New Roman" w:cs="Arial"/>
                <w:sz w:val="12"/>
                <w:szCs w:val="12"/>
              </w:rPr>
              <w:t>Galβ1-4GlcNAcβ1-2Manα1-3[Galβ1-4GlcNAcβ1-2Manα1-6]Manβ1-4GlcNAcβ1-4GlcNAcβ</w:t>
            </w:r>
          </w:p>
        </w:tc>
        <w:tc>
          <w:tcPr>
            <w:tcW w:w="118" w:type="pct"/>
            <w:tcBorders>
              <w:top w:val="nil"/>
              <w:left w:val="nil"/>
              <w:bottom w:val="single" w:sz="4" w:space="0" w:color="auto"/>
              <w:right w:val="single" w:sz="4" w:space="0" w:color="auto"/>
            </w:tcBorders>
            <w:shd w:val="clear" w:color="auto" w:fill="auto"/>
            <w:vAlign w:val="bottom"/>
            <w:hideMark/>
          </w:tcPr>
          <w:p w14:paraId="744CC0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3F6F580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D9016A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BC0C00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C94C14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1C8E6F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3506D1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F76C8F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B08F7B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212DE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8FDEDB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095E0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0C6C00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3C1623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CE104F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F88215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472F2F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08E100EC"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3AED20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612DB4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C72616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1B103C0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8DBE9E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07A92B7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19B3AC27"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607E6DC3" w14:textId="77777777" w:rsidR="00C8588D" w:rsidRPr="00C8588D" w:rsidRDefault="00C8588D" w:rsidP="00C8588D">
            <w:pPr>
              <w:rPr>
                <w:rFonts w:eastAsia="Times New Roman" w:cs="Arial"/>
                <w:sz w:val="12"/>
                <w:szCs w:val="12"/>
              </w:rPr>
            </w:pPr>
            <w:r w:rsidRPr="00C8588D">
              <w:rPr>
                <w:rFonts w:eastAsia="Times New Roman" w:cs="Arial"/>
                <w:sz w:val="12"/>
                <w:szCs w:val="12"/>
              </w:rPr>
              <w:t>92</w:t>
            </w:r>
          </w:p>
        </w:tc>
        <w:tc>
          <w:tcPr>
            <w:tcW w:w="1132" w:type="pct"/>
            <w:tcBorders>
              <w:top w:val="nil"/>
              <w:left w:val="nil"/>
              <w:bottom w:val="single" w:sz="4" w:space="0" w:color="auto"/>
              <w:right w:val="single" w:sz="4" w:space="0" w:color="auto"/>
            </w:tcBorders>
            <w:shd w:val="clear" w:color="000000" w:fill="FFFFFF"/>
            <w:vAlign w:val="center"/>
            <w:hideMark/>
          </w:tcPr>
          <w:p w14:paraId="6D45C334" w14:textId="77777777" w:rsidR="00C8588D" w:rsidRPr="00C8588D" w:rsidRDefault="00C8588D" w:rsidP="00C8588D">
            <w:pPr>
              <w:rPr>
                <w:rFonts w:eastAsia="Times New Roman" w:cs="Arial"/>
                <w:sz w:val="12"/>
                <w:szCs w:val="12"/>
              </w:rPr>
            </w:pPr>
            <w:r w:rsidRPr="00C8588D">
              <w:rPr>
                <w:rFonts w:eastAsia="Times New Roman" w:cs="Arial"/>
                <w:sz w:val="12"/>
                <w:szCs w:val="12"/>
              </w:rPr>
              <w:t>GalNAcα1-3(Fucα1-2)Galβ1-3GlcNAcβ</w:t>
            </w:r>
          </w:p>
        </w:tc>
        <w:tc>
          <w:tcPr>
            <w:tcW w:w="118" w:type="pct"/>
            <w:tcBorders>
              <w:top w:val="nil"/>
              <w:left w:val="nil"/>
              <w:bottom w:val="single" w:sz="4" w:space="0" w:color="auto"/>
              <w:right w:val="single" w:sz="4" w:space="0" w:color="auto"/>
            </w:tcBorders>
            <w:shd w:val="clear" w:color="auto" w:fill="auto"/>
            <w:vAlign w:val="bottom"/>
            <w:hideMark/>
          </w:tcPr>
          <w:p w14:paraId="285E9B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5077B0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AADE5A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C50A39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CA1BDB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3F7DCB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6DC0E8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32669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3A545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6780B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64FEB1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2FBE0F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F1983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668D92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F5EC9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2710FF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67D99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2B775EA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1D7716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CAB7F1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A37916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0D347B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473CD2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4992A43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7AEBC668"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1CE00E8A" w14:textId="77777777" w:rsidR="00C8588D" w:rsidRPr="00C8588D" w:rsidRDefault="00C8588D" w:rsidP="00C8588D">
            <w:pPr>
              <w:rPr>
                <w:rFonts w:eastAsia="Times New Roman" w:cs="Arial"/>
                <w:sz w:val="12"/>
                <w:szCs w:val="12"/>
              </w:rPr>
            </w:pPr>
            <w:r w:rsidRPr="00C8588D">
              <w:rPr>
                <w:rFonts w:eastAsia="Times New Roman" w:cs="Arial"/>
                <w:sz w:val="12"/>
                <w:szCs w:val="12"/>
              </w:rPr>
              <w:t>93</w:t>
            </w:r>
          </w:p>
        </w:tc>
        <w:tc>
          <w:tcPr>
            <w:tcW w:w="1132" w:type="pct"/>
            <w:tcBorders>
              <w:top w:val="nil"/>
              <w:left w:val="nil"/>
              <w:bottom w:val="single" w:sz="4" w:space="0" w:color="auto"/>
              <w:right w:val="single" w:sz="4" w:space="0" w:color="auto"/>
            </w:tcBorders>
            <w:shd w:val="clear" w:color="000000" w:fill="FFFFFF"/>
            <w:vAlign w:val="center"/>
            <w:hideMark/>
          </w:tcPr>
          <w:p w14:paraId="5A9A8AB7" w14:textId="77777777" w:rsidR="00C8588D" w:rsidRPr="00C8588D" w:rsidRDefault="00C8588D" w:rsidP="00C8588D">
            <w:pPr>
              <w:rPr>
                <w:rFonts w:eastAsia="Times New Roman" w:cs="Arial"/>
                <w:sz w:val="12"/>
                <w:szCs w:val="12"/>
              </w:rPr>
            </w:pPr>
            <w:r w:rsidRPr="00C8588D">
              <w:rPr>
                <w:rFonts w:eastAsia="Times New Roman" w:cs="Arial"/>
                <w:sz w:val="12"/>
                <w:szCs w:val="12"/>
              </w:rPr>
              <w:t>GalNAcα1-3(Fucα1-2)Galβ1-4GlcNAcβ</w:t>
            </w:r>
          </w:p>
        </w:tc>
        <w:tc>
          <w:tcPr>
            <w:tcW w:w="118" w:type="pct"/>
            <w:tcBorders>
              <w:top w:val="nil"/>
              <w:left w:val="nil"/>
              <w:bottom w:val="single" w:sz="4" w:space="0" w:color="auto"/>
              <w:right w:val="single" w:sz="4" w:space="0" w:color="auto"/>
            </w:tcBorders>
            <w:shd w:val="clear" w:color="auto" w:fill="auto"/>
            <w:vAlign w:val="bottom"/>
            <w:hideMark/>
          </w:tcPr>
          <w:p w14:paraId="75C86C5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24F21C7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73B55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A46402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417E5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3D49D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EAF34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27924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C75B7D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B199C3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08A483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40036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731D7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E18302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0FB8C4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D423AC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0D648E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67B7809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05CCDD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1F48038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8BCFFE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5B320C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3FD71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5D0744E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55E2EBC1"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42277838" w14:textId="77777777" w:rsidR="00C8588D" w:rsidRPr="00C8588D" w:rsidRDefault="00C8588D" w:rsidP="00C8588D">
            <w:pPr>
              <w:rPr>
                <w:rFonts w:eastAsia="Times New Roman" w:cs="Arial"/>
                <w:sz w:val="12"/>
                <w:szCs w:val="12"/>
              </w:rPr>
            </w:pPr>
            <w:r w:rsidRPr="00C8588D">
              <w:rPr>
                <w:rFonts w:eastAsia="Times New Roman" w:cs="Arial"/>
                <w:sz w:val="12"/>
                <w:szCs w:val="12"/>
              </w:rPr>
              <w:t>94</w:t>
            </w:r>
          </w:p>
        </w:tc>
        <w:tc>
          <w:tcPr>
            <w:tcW w:w="1132" w:type="pct"/>
            <w:tcBorders>
              <w:top w:val="nil"/>
              <w:left w:val="nil"/>
              <w:bottom w:val="single" w:sz="4" w:space="0" w:color="auto"/>
              <w:right w:val="single" w:sz="4" w:space="0" w:color="auto"/>
            </w:tcBorders>
            <w:shd w:val="clear" w:color="000000" w:fill="FFFFFF"/>
            <w:vAlign w:val="center"/>
            <w:hideMark/>
          </w:tcPr>
          <w:p w14:paraId="7F3BE0AB" w14:textId="77777777" w:rsidR="00C8588D" w:rsidRPr="00C8588D" w:rsidRDefault="00C8588D" w:rsidP="00C8588D">
            <w:pPr>
              <w:rPr>
                <w:rFonts w:eastAsia="Times New Roman" w:cs="Arial"/>
                <w:sz w:val="12"/>
                <w:szCs w:val="12"/>
              </w:rPr>
            </w:pPr>
            <w:r w:rsidRPr="00C8588D">
              <w:rPr>
                <w:rFonts w:eastAsia="Times New Roman" w:cs="Arial"/>
                <w:sz w:val="12"/>
                <w:szCs w:val="12"/>
              </w:rPr>
              <w:t>Galα1-3(Fucα1-2)Galβ1-3GlcNAcβ</w:t>
            </w:r>
          </w:p>
        </w:tc>
        <w:tc>
          <w:tcPr>
            <w:tcW w:w="118" w:type="pct"/>
            <w:tcBorders>
              <w:top w:val="nil"/>
              <w:left w:val="nil"/>
              <w:bottom w:val="single" w:sz="4" w:space="0" w:color="auto"/>
              <w:right w:val="single" w:sz="4" w:space="0" w:color="auto"/>
            </w:tcBorders>
            <w:shd w:val="clear" w:color="auto" w:fill="auto"/>
            <w:vAlign w:val="bottom"/>
            <w:hideMark/>
          </w:tcPr>
          <w:p w14:paraId="372708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6F83539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C2BBEA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53DAFA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A88B99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A43BAF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368F7B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CF3FA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6E683D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45CBA0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459801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8942BF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767068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6736A66"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4C5ABB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E594B1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2A2B9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47BBDE86"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0D549F3D"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26D918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407380A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2A1BD73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91B770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7DB2F80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253DCE1B"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7D7B2DA4" w14:textId="77777777" w:rsidR="00C8588D" w:rsidRPr="00C8588D" w:rsidRDefault="00C8588D" w:rsidP="00C8588D">
            <w:pPr>
              <w:rPr>
                <w:rFonts w:eastAsia="Times New Roman" w:cs="Arial"/>
                <w:sz w:val="12"/>
                <w:szCs w:val="12"/>
              </w:rPr>
            </w:pPr>
            <w:r w:rsidRPr="00C8588D">
              <w:rPr>
                <w:rFonts w:eastAsia="Times New Roman" w:cs="Arial"/>
                <w:sz w:val="12"/>
                <w:szCs w:val="12"/>
              </w:rPr>
              <w:t>95</w:t>
            </w:r>
          </w:p>
        </w:tc>
        <w:tc>
          <w:tcPr>
            <w:tcW w:w="1132" w:type="pct"/>
            <w:tcBorders>
              <w:top w:val="nil"/>
              <w:left w:val="nil"/>
              <w:bottom w:val="single" w:sz="4" w:space="0" w:color="auto"/>
              <w:right w:val="single" w:sz="4" w:space="0" w:color="auto"/>
            </w:tcBorders>
            <w:shd w:val="clear" w:color="000000" w:fill="FFFFFF"/>
            <w:vAlign w:val="center"/>
            <w:hideMark/>
          </w:tcPr>
          <w:p w14:paraId="7992E74F" w14:textId="77777777" w:rsidR="00C8588D" w:rsidRPr="00C8588D" w:rsidRDefault="00C8588D" w:rsidP="00C8588D">
            <w:pPr>
              <w:rPr>
                <w:rFonts w:eastAsia="Times New Roman" w:cs="Arial"/>
                <w:sz w:val="12"/>
                <w:szCs w:val="12"/>
              </w:rPr>
            </w:pPr>
            <w:r w:rsidRPr="00C8588D">
              <w:rPr>
                <w:rFonts w:eastAsia="Times New Roman" w:cs="Arial"/>
                <w:sz w:val="12"/>
                <w:szCs w:val="12"/>
              </w:rPr>
              <w:t>Galα1-3(Fucα1-2)Galβ1-4(Fucα1-3)GlcNAcβ</w:t>
            </w:r>
          </w:p>
        </w:tc>
        <w:tc>
          <w:tcPr>
            <w:tcW w:w="118" w:type="pct"/>
            <w:tcBorders>
              <w:top w:val="nil"/>
              <w:left w:val="nil"/>
              <w:bottom w:val="single" w:sz="4" w:space="0" w:color="auto"/>
              <w:right w:val="single" w:sz="4" w:space="0" w:color="auto"/>
            </w:tcBorders>
            <w:shd w:val="clear" w:color="auto" w:fill="auto"/>
            <w:vAlign w:val="bottom"/>
            <w:hideMark/>
          </w:tcPr>
          <w:p w14:paraId="13C0AF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6229AB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ACF05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C8DB65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398F50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DFC198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B6D2F88"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6C5512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AC7B38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A3EA113"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FB632B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BC5588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CE1DAA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F8F226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128619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534242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C5C182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64167EA8"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4E05D6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510707D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15C5D0C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60E62E5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798BA7B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7DAE5D4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r w:rsidR="00C8588D" w:rsidRPr="00C8588D" w14:paraId="0ED23299" w14:textId="77777777" w:rsidTr="00C8588D">
        <w:trPr>
          <w:trHeight w:val="240"/>
        </w:trPr>
        <w:tc>
          <w:tcPr>
            <w:tcW w:w="128" w:type="pct"/>
            <w:tcBorders>
              <w:top w:val="nil"/>
              <w:left w:val="single" w:sz="4" w:space="0" w:color="auto"/>
              <w:bottom w:val="single" w:sz="4" w:space="0" w:color="auto"/>
              <w:right w:val="single" w:sz="4" w:space="0" w:color="auto"/>
            </w:tcBorders>
            <w:shd w:val="clear" w:color="000000" w:fill="C0C0C0"/>
            <w:vAlign w:val="bottom"/>
            <w:hideMark/>
          </w:tcPr>
          <w:p w14:paraId="4F189CC7" w14:textId="77777777" w:rsidR="00C8588D" w:rsidRPr="00C8588D" w:rsidRDefault="00C8588D" w:rsidP="00C8588D">
            <w:pPr>
              <w:rPr>
                <w:rFonts w:eastAsia="Times New Roman" w:cs="Arial"/>
                <w:sz w:val="12"/>
                <w:szCs w:val="12"/>
              </w:rPr>
            </w:pPr>
            <w:r w:rsidRPr="00C8588D">
              <w:rPr>
                <w:rFonts w:eastAsia="Times New Roman" w:cs="Arial"/>
                <w:sz w:val="12"/>
                <w:szCs w:val="12"/>
              </w:rPr>
              <w:t>96</w:t>
            </w:r>
          </w:p>
        </w:tc>
        <w:tc>
          <w:tcPr>
            <w:tcW w:w="1132" w:type="pct"/>
            <w:tcBorders>
              <w:top w:val="nil"/>
              <w:left w:val="nil"/>
              <w:bottom w:val="single" w:sz="4" w:space="0" w:color="auto"/>
              <w:right w:val="single" w:sz="4" w:space="0" w:color="auto"/>
            </w:tcBorders>
            <w:shd w:val="clear" w:color="000000" w:fill="FFFFFF"/>
            <w:vAlign w:val="center"/>
            <w:hideMark/>
          </w:tcPr>
          <w:p w14:paraId="7E435641" w14:textId="77777777" w:rsidR="00C8588D" w:rsidRPr="00C8588D" w:rsidRDefault="00C8588D" w:rsidP="00C8588D">
            <w:pPr>
              <w:rPr>
                <w:rFonts w:eastAsia="Times New Roman" w:cs="Arial"/>
                <w:sz w:val="12"/>
                <w:szCs w:val="12"/>
              </w:rPr>
            </w:pPr>
            <w:r w:rsidRPr="00C8588D">
              <w:rPr>
                <w:rFonts w:eastAsia="Times New Roman" w:cs="Arial"/>
                <w:sz w:val="12"/>
                <w:szCs w:val="12"/>
              </w:rPr>
              <w:t>Galβ1-3GalNAcα</w:t>
            </w:r>
          </w:p>
        </w:tc>
        <w:tc>
          <w:tcPr>
            <w:tcW w:w="118" w:type="pct"/>
            <w:tcBorders>
              <w:top w:val="nil"/>
              <w:left w:val="nil"/>
              <w:bottom w:val="single" w:sz="4" w:space="0" w:color="auto"/>
              <w:right w:val="single" w:sz="4" w:space="0" w:color="auto"/>
            </w:tcBorders>
            <w:shd w:val="clear" w:color="auto" w:fill="auto"/>
            <w:vAlign w:val="bottom"/>
            <w:hideMark/>
          </w:tcPr>
          <w:p w14:paraId="78510541"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18" w:type="pct"/>
            <w:tcBorders>
              <w:top w:val="nil"/>
              <w:left w:val="nil"/>
              <w:bottom w:val="single" w:sz="4" w:space="0" w:color="auto"/>
              <w:right w:val="single" w:sz="4" w:space="0" w:color="auto"/>
            </w:tcBorders>
            <w:shd w:val="clear" w:color="auto" w:fill="auto"/>
            <w:vAlign w:val="bottom"/>
            <w:hideMark/>
          </w:tcPr>
          <w:p w14:paraId="57438260"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3ED8F2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5B9931F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F1FB5EA"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1E92A74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B281D6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CFC73E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BF8027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44839859"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0778779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391570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69C408E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20962E3B"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3C785CA2"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0868C77"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auto" w:fill="auto"/>
            <w:noWrap/>
            <w:vAlign w:val="bottom"/>
            <w:hideMark/>
          </w:tcPr>
          <w:p w14:paraId="74C7945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33" w:type="pct"/>
            <w:tcBorders>
              <w:top w:val="nil"/>
              <w:left w:val="nil"/>
              <w:bottom w:val="nil"/>
              <w:right w:val="nil"/>
            </w:tcBorders>
            <w:shd w:val="clear" w:color="auto" w:fill="auto"/>
            <w:noWrap/>
            <w:vAlign w:val="bottom"/>
            <w:hideMark/>
          </w:tcPr>
          <w:p w14:paraId="27937340" w14:textId="77777777" w:rsidR="00C8588D" w:rsidRPr="00C8588D" w:rsidRDefault="00C8588D" w:rsidP="00F91C74">
            <w:pPr>
              <w:jc w:val="center"/>
              <w:rPr>
                <w:rFonts w:eastAsia="Times New Roman" w:cs="Arial"/>
                <w:sz w:val="12"/>
                <w:szCs w:val="12"/>
              </w:rPr>
            </w:pPr>
          </w:p>
        </w:tc>
        <w:tc>
          <w:tcPr>
            <w:tcW w:w="152" w:type="pct"/>
            <w:tcBorders>
              <w:top w:val="nil"/>
              <w:left w:val="single" w:sz="4" w:space="0" w:color="auto"/>
              <w:bottom w:val="single" w:sz="4" w:space="0" w:color="auto"/>
              <w:right w:val="single" w:sz="4" w:space="0" w:color="auto"/>
            </w:tcBorders>
            <w:shd w:val="clear" w:color="auto" w:fill="auto"/>
            <w:noWrap/>
            <w:vAlign w:val="bottom"/>
            <w:hideMark/>
          </w:tcPr>
          <w:p w14:paraId="5EB93265"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1CF25DC"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02EC223F"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7EA7CA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99" w:type="pct"/>
            <w:tcBorders>
              <w:top w:val="nil"/>
              <w:left w:val="nil"/>
              <w:bottom w:val="single" w:sz="4" w:space="0" w:color="auto"/>
              <w:right w:val="single" w:sz="4" w:space="0" w:color="auto"/>
            </w:tcBorders>
            <w:shd w:val="clear" w:color="000000" w:fill="FFFFFF"/>
            <w:noWrap/>
            <w:vAlign w:val="bottom"/>
            <w:hideMark/>
          </w:tcPr>
          <w:p w14:paraId="39BC816E"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c>
          <w:tcPr>
            <w:tcW w:w="152" w:type="pct"/>
            <w:tcBorders>
              <w:top w:val="nil"/>
              <w:left w:val="nil"/>
              <w:bottom w:val="single" w:sz="4" w:space="0" w:color="auto"/>
              <w:right w:val="single" w:sz="4" w:space="0" w:color="auto"/>
            </w:tcBorders>
            <w:shd w:val="clear" w:color="000000" w:fill="FFFFFF"/>
            <w:noWrap/>
            <w:vAlign w:val="bottom"/>
            <w:hideMark/>
          </w:tcPr>
          <w:p w14:paraId="0FBE33B4" w14:textId="77777777" w:rsidR="00C8588D" w:rsidRPr="00C8588D" w:rsidRDefault="00C8588D" w:rsidP="00F91C74">
            <w:pPr>
              <w:jc w:val="center"/>
              <w:rPr>
                <w:rFonts w:eastAsia="Times New Roman" w:cs="Arial"/>
                <w:sz w:val="12"/>
                <w:szCs w:val="12"/>
              </w:rPr>
            </w:pPr>
            <w:r w:rsidRPr="00C8588D">
              <w:rPr>
                <w:rFonts w:eastAsia="Times New Roman" w:cs="Arial"/>
                <w:sz w:val="12"/>
                <w:szCs w:val="12"/>
              </w:rPr>
              <w:t>nb</w:t>
            </w:r>
          </w:p>
        </w:tc>
      </w:tr>
    </w:tbl>
    <w:p w14:paraId="30EBBF85" w14:textId="77777777" w:rsidR="00C8588D" w:rsidRDefault="00C8588D"/>
    <w:p w14:paraId="5F1F2409" w14:textId="77777777" w:rsidR="00C8588D" w:rsidRDefault="00C8588D"/>
    <w:p w14:paraId="16E0ABAB" w14:textId="77777777" w:rsidR="00C8588D" w:rsidRDefault="00C8588D"/>
    <w:p w14:paraId="09922A63" w14:textId="77777777" w:rsidR="000653AD" w:rsidRDefault="000653AD">
      <w:pPr>
        <w:sectPr w:rsidR="000653AD" w:rsidSect="008903B7">
          <w:pgSz w:w="15840" w:h="12240" w:orient="landscape"/>
          <w:pgMar w:top="1800" w:right="1800" w:bottom="1800" w:left="1800" w:header="720" w:footer="720" w:gutter="0"/>
          <w:cols w:space="720"/>
          <w:docGrid w:linePitch="360"/>
        </w:sectPr>
      </w:pPr>
    </w:p>
    <w:p w14:paraId="4A6627A5" w14:textId="7D8583EA" w:rsidR="00560437" w:rsidRDefault="00677612" w:rsidP="00E1084B">
      <w:pPr>
        <w:pStyle w:val="Default"/>
        <w:rPr>
          <w:rFonts w:ascii="Arial" w:hAnsi="Arial" w:cs="Times New Roman"/>
        </w:rPr>
      </w:pPr>
      <w:r>
        <w:rPr>
          <w:rFonts w:ascii="Arial" w:hAnsi="Arial" w:cs="Times New Roman"/>
          <w:b/>
        </w:rPr>
        <w:t>Fig</w:t>
      </w:r>
      <w:r w:rsidR="00560437" w:rsidRPr="007F3340">
        <w:rPr>
          <w:rFonts w:ascii="Arial" w:hAnsi="Arial" w:cs="Times New Roman"/>
          <w:b/>
        </w:rPr>
        <w:t xml:space="preserve"> S1.</w:t>
      </w:r>
      <w:r w:rsidR="00560437" w:rsidRPr="007F3340">
        <w:rPr>
          <w:rFonts w:ascii="Arial" w:hAnsi="Arial" w:cs="Times New Roman"/>
        </w:rPr>
        <w:tab/>
      </w:r>
      <w:r w:rsidR="00560437">
        <w:rPr>
          <w:rFonts w:ascii="Arial" w:hAnsi="Arial" w:cs="Times New Roman"/>
        </w:rPr>
        <w:t>Consensus sequence alignment of A(H3N2) virus HAs by year. The human H3N2 H</w:t>
      </w:r>
      <w:r w:rsidR="00560437" w:rsidRPr="00246BE7">
        <w:rPr>
          <w:rFonts w:ascii="Arial" w:hAnsi="Arial" w:cs="Times New Roman"/>
        </w:rPr>
        <w:t>A gene sequences from GISAID (</w:t>
      </w:r>
      <w:hyperlink r:id="rId10" w:history="1">
        <w:r w:rsidR="00560437" w:rsidRPr="00246BE7">
          <w:rPr>
            <w:rStyle w:val="Hyperlink"/>
            <w:rFonts w:ascii="Arial" w:hAnsi="Arial" w:cs="Times New Roman"/>
          </w:rPr>
          <w:t>www.gisaid.org</w:t>
        </w:r>
      </w:hyperlink>
      <w:r w:rsidR="00560437" w:rsidRPr="00246BE7">
        <w:rPr>
          <w:rFonts w:ascii="Arial" w:hAnsi="Arial" w:cs="Times New Roman"/>
        </w:rPr>
        <w:t>)</w:t>
      </w:r>
      <w:r w:rsidR="00560437">
        <w:rPr>
          <w:rFonts w:ascii="Arial" w:hAnsi="Arial" w:cs="Times New Roman"/>
        </w:rPr>
        <w:t xml:space="preserve"> were downloaded and a consensus sequence was generated for each year. The alignment is annotated with potential glycosylation sites (highlighted green). In addition, the alignment includes three additional lines to annotate each residue if it contributes to; the surface of the HA trimer (srf); the HA1 antigenic sites (AS) and the receptor binding site (RBS).  The Structures reported here were used to assess residue srf and RBS contributions, while antigenic sites were based on previous publications </w:t>
      </w:r>
      <w:r w:rsidR="00560437">
        <w:rPr>
          <w:rFonts w:ascii="Arial" w:hAnsi="Arial" w:cs="Times New Roman"/>
        </w:rPr>
        <w:fldChar w:fldCharType="begin">
          <w:fldData xml:space="preserve">PEVuZE5vdGU+PENpdGU+PEF1dGhvcj5EYW5pZWxzPC9BdXRob3I+PFllYXI+MTk4MzwvWWVhcj48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</w:fldData>
        </w:fldChar>
      </w:r>
      <w:r w:rsidR="00560437">
        <w:rPr>
          <w:rFonts w:ascii="Arial" w:hAnsi="Arial" w:cs="Times New Roman"/>
        </w:rPr>
        <w:instrText xml:space="preserve"> ADDIN EN.CITE </w:instrText>
      </w:r>
      <w:r w:rsidR="00560437">
        <w:rPr>
          <w:rFonts w:ascii="Arial" w:hAnsi="Arial" w:cs="Times New Roman"/>
        </w:rPr>
        <w:fldChar w:fldCharType="begin">
          <w:fldData xml:space="preserve">PEVuZE5vdGU+PENpdGU+PEF1dGhvcj5EYW5pZWxzPC9BdXRob3I+PFllYXI+MTk4MzwvWWVhcj48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</w:fldData>
        </w:fldChar>
      </w:r>
      <w:r w:rsidR="00560437">
        <w:rPr>
          <w:rFonts w:ascii="Arial" w:hAnsi="Arial" w:cs="Times New Roman"/>
        </w:rPr>
        <w:instrText xml:space="preserve"> ADDIN EN.CITE.DATA </w:instrText>
      </w:r>
      <w:r w:rsidR="00560437">
        <w:rPr>
          <w:rFonts w:ascii="Arial" w:hAnsi="Arial" w:cs="Times New Roman"/>
        </w:rPr>
      </w:r>
      <w:r w:rsidR="00560437">
        <w:rPr>
          <w:rFonts w:ascii="Arial" w:hAnsi="Arial" w:cs="Times New Roman"/>
        </w:rPr>
        <w:fldChar w:fldCharType="end"/>
      </w:r>
      <w:r w:rsidR="00560437">
        <w:rPr>
          <w:rFonts w:ascii="Arial" w:hAnsi="Arial" w:cs="Times New Roman"/>
        </w:rPr>
      </w:r>
      <w:r w:rsidR="00560437">
        <w:rPr>
          <w:rFonts w:ascii="Arial" w:hAnsi="Arial" w:cs="Times New Roman"/>
        </w:rPr>
        <w:fldChar w:fldCharType="separate"/>
      </w:r>
      <w:r w:rsidR="00560437">
        <w:rPr>
          <w:rFonts w:ascii="Arial" w:hAnsi="Arial" w:cs="Times New Roman"/>
          <w:noProof/>
        </w:rPr>
        <w:t>(29-32)</w:t>
      </w:r>
      <w:r w:rsidR="00560437">
        <w:rPr>
          <w:rFonts w:ascii="Arial" w:hAnsi="Arial" w:cs="Times New Roman"/>
        </w:rPr>
        <w:fldChar w:fldCharType="end"/>
      </w:r>
      <w:r w:rsidR="00560437">
        <w:rPr>
          <w:rFonts w:ascii="Arial" w:hAnsi="Arial" w:cs="Times New Roman"/>
        </w:rPr>
        <w:t xml:space="preserve">.  </w:t>
      </w:r>
    </w:p>
    <w:p w14:paraId="25539414" w14:textId="77777777" w:rsidR="00E1084B" w:rsidRDefault="00E1084B" w:rsidP="00E1084B">
      <w:pPr>
        <w:pStyle w:val="Default"/>
        <w:rPr>
          <w:rFonts w:ascii="Arial" w:hAnsi="Arial" w:cs="Times New Roman"/>
        </w:rPr>
        <w:sectPr w:rsidR="00E1084B" w:rsidSect="00D85E42">
          <w:pgSz w:w="15840" w:h="12240" w:orient="landscape"/>
          <w:pgMar w:top="1440" w:right="1440" w:bottom="1440" w:left="1440" w:header="720" w:footer="720" w:gutter="0"/>
          <w:cols w:space="720"/>
          <w:docGrid w:linePitch="360"/>
        </w:sectPr>
      </w:pPr>
    </w:p>
    <w:p w14:paraId="153E7D64" w14:textId="195D24A5" w:rsidR="00E1084B" w:rsidRPr="00E1084B" w:rsidRDefault="00E1084B" w:rsidP="00E1084B">
      <w:pPr>
        <w:pStyle w:val="Default"/>
        <w:rPr>
          <w:rFonts w:ascii="Arial" w:hAnsi="Arial" w:cs="Times New Roman"/>
        </w:rPr>
      </w:pPr>
    </w:p>
    <w:p w14:paraId="6B2CFA4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 xml:space="preserve">             10         20         30         40         50         60         70         80         90        100        </w:t>
      </w:r>
    </w:p>
    <w:p w14:paraId="378B57E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QDLPGND</w:t>
      </w:r>
      <w:r w:rsidRPr="000206FF">
        <w:rPr>
          <w:rFonts w:ascii="Courier" w:eastAsia="Times New Roman" w:hAnsi="Courier" w:cs="Courier"/>
          <w:sz w:val="16"/>
          <w:highlight w:val="green"/>
        </w:rPr>
        <w:t>NST</w:t>
      </w:r>
      <w:r w:rsidRPr="000206FF">
        <w:rPr>
          <w:rFonts w:ascii="Courier" w:eastAsia="Times New Roman" w:hAnsi="Courier" w:cs="Courier"/>
          <w:sz w:val="16"/>
        </w:rPr>
        <w:t xml:space="preserve"> ATLCLGHHAV P</w:t>
      </w:r>
      <w:r w:rsidRPr="000206FF">
        <w:rPr>
          <w:rFonts w:ascii="Courier" w:eastAsia="Times New Roman" w:hAnsi="Courier" w:cs="Courier"/>
          <w:sz w:val="16"/>
          <w:highlight w:val="green"/>
        </w:rPr>
        <w:t>NGT</w:t>
      </w:r>
      <w:r w:rsidRPr="000206FF">
        <w:rPr>
          <w:rFonts w:ascii="Courier" w:eastAsia="Times New Roman" w:hAnsi="Courier" w:cs="Courier"/>
          <w:sz w:val="16"/>
        </w:rPr>
        <w:t>LVKTIT DDQIEVT</w:t>
      </w:r>
      <w:r w:rsidRPr="000206FF">
        <w:rPr>
          <w:rFonts w:ascii="Courier" w:eastAsia="Times New Roman" w:hAnsi="Courier" w:cs="Courier"/>
          <w:sz w:val="16"/>
          <w:highlight w:val="green"/>
        </w:rPr>
        <w:t>NAT</w:t>
      </w:r>
      <w:r w:rsidRPr="000206FF">
        <w:rPr>
          <w:rFonts w:ascii="Courier" w:eastAsia="Times New Roman" w:hAnsi="Courier" w:cs="Courier"/>
          <w:sz w:val="16"/>
        </w:rPr>
        <w:t xml:space="preserve"> ELVQSSSTGK ICNNPHRILD GIDCTLIDAL LGDPHCDVFQ </w:t>
      </w:r>
      <w:r w:rsidRPr="000206FF">
        <w:rPr>
          <w:rFonts w:ascii="Courier" w:eastAsia="Times New Roman" w:hAnsi="Courier" w:cs="Courier"/>
          <w:sz w:val="16"/>
          <w:highlight w:val="green"/>
        </w:rPr>
        <w:t>NET</w:t>
      </w:r>
      <w:r w:rsidRPr="000206FF">
        <w:rPr>
          <w:rFonts w:ascii="Courier" w:eastAsia="Times New Roman" w:hAnsi="Courier" w:cs="Courier"/>
          <w:sz w:val="16"/>
        </w:rPr>
        <w:t>WDLFVER SKAFSNCYPY</w:t>
      </w:r>
    </w:p>
    <w:p w14:paraId="77B8238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w:t>
      </w:r>
      <w:r w:rsidRPr="000206FF">
        <w:rPr>
          <w:rFonts w:ascii="Courier" w:eastAsia="Times New Roman" w:hAnsi="Courier" w:cs="Courier"/>
          <w:sz w:val="16"/>
          <w:highlight w:val="green"/>
        </w:rPr>
        <w:t>N..</w:t>
      </w:r>
      <w:r w:rsidRPr="000206FF">
        <w:rPr>
          <w:rFonts w:ascii="Courier" w:eastAsia="Times New Roman" w:hAnsi="Courier" w:cs="Courier"/>
          <w:sz w:val="16"/>
        </w:rPr>
        <w:t>..... .......... D......... ..........</w:t>
      </w:r>
    </w:p>
    <w:p w14:paraId="6E38512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w:t>
      </w:r>
      <w:r w:rsidRPr="000206FF">
        <w:rPr>
          <w:rFonts w:ascii="Courier" w:eastAsia="Times New Roman" w:hAnsi="Courier" w:cs="Courier"/>
          <w:sz w:val="16"/>
          <w:highlight w:val="green"/>
        </w:rPr>
        <w:t>N..</w:t>
      </w:r>
      <w:r w:rsidRPr="000206FF">
        <w:rPr>
          <w:rFonts w:ascii="Courier" w:eastAsia="Times New Roman" w:hAnsi="Courier" w:cs="Courier"/>
          <w:sz w:val="16"/>
        </w:rPr>
        <w:t>..... .......... D......... ..........</w:t>
      </w:r>
    </w:p>
    <w:p w14:paraId="018F28D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 .......G.. .......... ..........</w:t>
      </w:r>
    </w:p>
    <w:p w14:paraId="6C1F169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F....</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 .......G.. .......... ..........</w:t>
      </w:r>
    </w:p>
    <w:p w14:paraId="7FB3D36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F....</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 .......G.. .......... ..........</w:t>
      </w:r>
    </w:p>
    <w:p w14:paraId="30C16B7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07454AE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 ..</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0856D45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D....... ..</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061BBF7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718D90E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5EFD934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41074FF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V... .......G.. ..K....... ..........</w:t>
      </w:r>
    </w:p>
    <w:p w14:paraId="5093ED1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V... .......G.. ..K....... ..........</w:t>
      </w:r>
    </w:p>
    <w:p w14:paraId="55FC02F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400BB07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A.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1B7E08D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4D27109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6EB4C99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w:t>
      </w:r>
    </w:p>
    <w:p w14:paraId="28A7C54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Y......</w:t>
      </w:r>
    </w:p>
    <w:p w14:paraId="47474F6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 ...Y......</w:t>
      </w:r>
    </w:p>
    <w:p w14:paraId="15BE789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47240B1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4CCA8F4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11E8794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1E817FB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690E8BE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6E198AE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64F3DC3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7A554C9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K</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3568A97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 .E</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0B3A9F2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Q... .E</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62F7D82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K..V..</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H....</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Q... .E</w:t>
      </w:r>
      <w:r w:rsidRPr="000206FF">
        <w:rPr>
          <w:rFonts w:ascii="Courier" w:eastAsia="Times New Roman" w:hAnsi="Courier" w:cs="Courier"/>
          <w:sz w:val="16"/>
          <w:highlight w:val="green"/>
        </w:rPr>
        <w:t>N..</w:t>
      </w:r>
      <w:r w:rsidRPr="000206FF">
        <w:rPr>
          <w:rFonts w:ascii="Courier" w:eastAsia="Times New Roman" w:hAnsi="Courier" w:cs="Courier"/>
          <w:sz w:val="16"/>
        </w:rPr>
        <w:t>..... .......G.. .KE....... .T.Y......</w:t>
      </w:r>
    </w:p>
    <w:p w14:paraId="592D4E1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G ..DS..Q... .E</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3A19284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R ..DS..Q... .E</w:t>
      </w:r>
      <w:r w:rsidRPr="000206FF">
        <w:rPr>
          <w:rFonts w:ascii="Courier" w:eastAsia="Times New Roman" w:hAnsi="Courier" w:cs="Courier"/>
          <w:sz w:val="16"/>
          <w:highlight w:val="green"/>
        </w:rPr>
        <w:t>N..</w:t>
      </w:r>
      <w:r w:rsidRPr="000206FF">
        <w:rPr>
          <w:rFonts w:ascii="Courier" w:eastAsia="Times New Roman" w:hAnsi="Courier" w:cs="Courier"/>
          <w:sz w:val="16"/>
        </w:rPr>
        <w:t>..... .......G.. .KE....... ...Y......</w:t>
      </w:r>
    </w:p>
    <w:p w14:paraId="722B5C3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G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047ED40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G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1098BCD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G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4E90D1E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G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24D1704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11CDE43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22B9965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44CA029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14D32DE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0494F43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616916F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K.....</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 .</w:t>
      </w:r>
      <w:r w:rsidRPr="000206FF">
        <w:rPr>
          <w:rFonts w:ascii="Courier" w:eastAsia="Times New Roman" w:hAnsi="Courier" w:cs="Courier"/>
          <w:sz w:val="16"/>
          <w:highlight w:val="green"/>
        </w:rPr>
        <w:t>...</w:t>
      </w:r>
      <w:r w:rsidRPr="000206FF">
        <w:rPr>
          <w:rFonts w:ascii="Courier" w:eastAsia="Times New Roman" w:hAnsi="Courier" w:cs="Courier"/>
          <w:sz w:val="16"/>
        </w:rPr>
        <w:t>I..... N.R....</w:t>
      </w:r>
      <w:r w:rsidRPr="000206FF">
        <w:rPr>
          <w:rFonts w:ascii="Courier" w:eastAsia="Times New Roman" w:hAnsi="Courier" w:cs="Courier"/>
          <w:sz w:val="16"/>
          <w:highlight w:val="green"/>
        </w:rPr>
        <w:t>...</w:t>
      </w:r>
      <w:r w:rsidRPr="000206FF">
        <w:rPr>
          <w:rFonts w:ascii="Courier" w:eastAsia="Times New Roman" w:hAnsi="Courier" w:cs="Courier"/>
          <w:sz w:val="16"/>
        </w:rPr>
        <w:t xml:space="preserve"> ....</w:t>
      </w:r>
      <w:r w:rsidRPr="000206FF">
        <w:rPr>
          <w:rFonts w:ascii="Courier" w:eastAsia="Times New Roman" w:hAnsi="Courier" w:cs="Courier"/>
          <w:sz w:val="16"/>
          <w:highlight w:val="green"/>
        </w:rPr>
        <w:t>N..</w:t>
      </w:r>
      <w:r w:rsidRPr="000206FF">
        <w:rPr>
          <w:rFonts w:ascii="Courier" w:eastAsia="Times New Roman" w:hAnsi="Courier" w:cs="Courier"/>
          <w:sz w:val="16"/>
        </w:rPr>
        <w:t>I.E ..DS..Q... .E</w:t>
      </w:r>
      <w:r w:rsidRPr="000206FF">
        <w:rPr>
          <w:rFonts w:ascii="Courier" w:eastAsia="Times New Roman" w:hAnsi="Courier" w:cs="Courier"/>
          <w:sz w:val="16"/>
          <w:highlight w:val="green"/>
        </w:rPr>
        <w:t>N..</w:t>
      </w:r>
      <w:r w:rsidRPr="000206FF">
        <w:rPr>
          <w:rFonts w:ascii="Courier" w:eastAsia="Times New Roman" w:hAnsi="Courier" w:cs="Courier"/>
          <w:sz w:val="16"/>
        </w:rPr>
        <w:t>..... ....Q..G.. .KK....... ...Y......</w:t>
      </w:r>
    </w:p>
    <w:p w14:paraId="17A3557B"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ssssssssss ss.s...sss sssssss... sssss.ssss s..sssssss ..ssssssss .ss....... ...ss.ssss sss.s....s ss.sss.s.. </w:t>
      </w:r>
    </w:p>
    <w:p w14:paraId="70130F4C"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 .......... .......... .......... ........CC ..CC...... .......... .......... .......... ..........</w:t>
      </w:r>
    </w:p>
    <w:p w14:paraId="263EB89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7B7509">
        <w:rPr>
          <w:rFonts w:ascii="Courier" w:eastAsia="Times New Roman" w:hAnsi="Courier" w:cs="Courier"/>
          <w:color w:val="FF0000"/>
          <w:sz w:val="16"/>
        </w:rPr>
        <w:t>RBS  .......... .......... .......... .......... .......... .......... .......... .......... .......... .......R..</w:t>
      </w:r>
      <w:r w:rsidRPr="007B7509">
        <w:rPr>
          <w:rFonts w:ascii="Courier" w:eastAsia="Times New Roman" w:hAnsi="Courier" w:cs="Courier"/>
          <w:color w:val="FF0000"/>
          <w:sz w:val="16"/>
        </w:rPr>
        <w:br w:type="page"/>
      </w:r>
      <w:r w:rsidRPr="000206FF">
        <w:rPr>
          <w:rFonts w:ascii="Courier" w:eastAsia="Times New Roman" w:hAnsi="Courier" w:cs="Courier"/>
          <w:sz w:val="16"/>
        </w:rPr>
        <w:t xml:space="preserve">            110        120        130        140        150        160        170        180        190    </w:t>
      </w:r>
      <w:r>
        <w:rPr>
          <w:rFonts w:ascii="Courier" w:eastAsia="Times New Roman" w:hAnsi="Courier" w:cs="Courier"/>
          <w:sz w:val="16"/>
        </w:rPr>
        <w:t xml:space="preserve">    200</w:t>
      </w:r>
    </w:p>
    <w:p w14:paraId="4F3D4F5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DVPDYASLRS LVASSGTLEF ITEGFTWTGV TQNGGSNACK RGPGSGFFSR LNWLTKSGST YPVL</w:t>
      </w:r>
      <w:r w:rsidRPr="000206FF">
        <w:rPr>
          <w:rFonts w:ascii="Courier" w:eastAsia="Times New Roman" w:hAnsi="Courier" w:cs="Courier"/>
          <w:sz w:val="16"/>
          <w:highlight w:val="green"/>
        </w:rPr>
        <w:t>NVT</w:t>
      </w:r>
      <w:r w:rsidRPr="000206FF">
        <w:rPr>
          <w:rFonts w:ascii="Courier" w:eastAsia="Times New Roman" w:hAnsi="Courier" w:cs="Courier"/>
          <w:sz w:val="16"/>
        </w:rPr>
        <w:t>MPN NDNFDKLYIW GVHHPSTNQE QTSLYVQASG</w:t>
      </w:r>
    </w:p>
    <w:p w14:paraId="7E1A143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 .......... .......... .......... .......... .......... ....</w:t>
      </w:r>
      <w:r w:rsidRPr="000206FF">
        <w:rPr>
          <w:rFonts w:ascii="Courier" w:eastAsia="Times New Roman" w:hAnsi="Courier" w:cs="Courier"/>
          <w:sz w:val="16"/>
          <w:highlight w:val="green"/>
        </w:rPr>
        <w:t>...</w:t>
      </w:r>
      <w:r w:rsidRPr="000206FF">
        <w:rPr>
          <w:rFonts w:ascii="Courier" w:eastAsia="Times New Roman" w:hAnsi="Courier" w:cs="Courier"/>
          <w:sz w:val="16"/>
        </w:rPr>
        <w:t>... .......... .......... ..........</w:t>
      </w:r>
    </w:p>
    <w:p w14:paraId="4987ABF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 .......... .......... .......... .......... .......... ....</w:t>
      </w:r>
      <w:r w:rsidRPr="000206FF">
        <w:rPr>
          <w:rFonts w:ascii="Courier" w:eastAsia="Times New Roman" w:hAnsi="Courier" w:cs="Courier"/>
          <w:sz w:val="16"/>
          <w:highlight w:val="green"/>
        </w:rPr>
        <w:t>...</w:t>
      </w:r>
      <w:r w:rsidRPr="000206FF">
        <w:rPr>
          <w:rFonts w:ascii="Courier" w:eastAsia="Times New Roman" w:hAnsi="Courier" w:cs="Courier"/>
          <w:sz w:val="16"/>
        </w:rPr>
        <w:t>... .......... .......... ..........</w:t>
      </w:r>
    </w:p>
    <w:p w14:paraId="74DC54E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 .......... .......... .......... .......... .......... ....</w:t>
      </w:r>
      <w:r w:rsidRPr="000206FF">
        <w:rPr>
          <w:rFonts w:ascii="Courier" w:eastAsia="Times New Roman" w:hAnsi="Courier" w:cs="Courier"/>
          <w:sz w:val="16"/>
          <w:highlight w:val="green"/>
        </w:rPr>
        <w:t>...</w:t>
      </w:r>
      <w:r w:rsidRPr="000206FF">
        <w:rPr>
          <w:rFonts w:ascii="Courier" w:eastAsia="Times New Roman" w:hAnsi="Courier" w:cs="Courier"/>
          <w:sz w:val="16"/>
        </w:rPr>
        <w:t>... .......... .......... ..........</w:t>
      </w:r>
    </w:p>
    <w:p w14:paraId="43B1202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 .......... .N........ .......... ...D...... ....Y..... ....</w:t>
      </w:r>
      <w:r w:rsidRPr="000206FF">
        <w:rPr>
          <w:rFonts w:ascii="Courier" w:eastAsia="Times New Roman" w:hAnsi="Courier" w:cs="Courier"/>
          <w:sz w:val="16"/>
          <w:highlight w:val="green"/>
        </w:rPr>
        <w:t>...</w:t>
      </w:r>
      <w:r w:rsidRPr="000206FF">
        <w:rPr>
          <w:rFonts w:ascii="Courier" w:eastAsia="Times New Roman" w:hAnsi="Courier" w:cs="Courier"/>
          <w:sz w:val="16"/>
        </w:rPr>
        <w:t>... .......... .......D.. ..........</w:t>
      </w:r>
    </w:p>
    <w:p w14:paraId="7D2AEE3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 .......... .N........ .......... ...D...... ....Y..... ....</w:t>
      </w:r>
      <w:r w:rsidRPr="000206FF">
        <w:rPr>
          <w:rFonts w:ascii="Courier" w:eastAsia="Times New Roman" w:hAnsi="Courier" w:cs="Courier"/>
          <w:sz w:val="16"/>
          <w:highlight w:val="green"/>
        </w:rPr>
        <w:t>...</w:t>
      </w:r>
      <w:r w:rsidRPr="000206FF">
        <w:rPr>
          <w:rFonts w:ascii="Courier" w:eastAsia="Times New Roman" w:hAnsi="Courier" w:cs="Courier"/>
          <w:sz w:val="16"/>
        </w:rPr>
        <w:t>... .......... .......D.. ..........</w:t>
      </w:r>
    </w:p>
    <w:p w14:paraId="730114A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 .......... .N...</w:t>
      </w:r>
      <w:r w:rsidRPr="000206FF">
        <w:rPr>
          <w:rFonts w:ascii="Courier" w:eastAsia="Times New Roman" w:hAnsi="Courier" w:cs="Courier"/>
          <w:sz w:val="16"/>
          <w:highlight w:val="green"/>
        </w:rPr>
        <w:t>N..</w:t>
      </w:r>
      <w:r w:rsidRPr="000206FF">
        <w:rPr>
          <w:rFonts w:ascii="Courier" w:eastAsia="Times New Roman" w:hAnsi="Courier" w:cs="Courier"/>
          <w:sz w:val="16"/>
        </w:rPr>
        <w:t>.. .......... ...D...... ....Y..... ....</w:t>
      </w:r>
      <w:r w:rsidRPr="000206FF">
        <w:rPr>
          <w:rFonts w:ascii="Courier" w:eastAsia="Times New Roman" w:hAnsi="Courier" w:cs="Courier"/>
          <w:sz w:val="16"/>
          <w:highlight w:val="green"/>
        </w:rPr>
        <w:t>...</w:t>
      </w:r>
      <w:r w:rsidRPr="000206FF">
        <w:rPr>
          <w:rFonts w:ascii="Courier" w:eastAsia="Times New Roman" w:hAnsi="Courier" w:cs="Courier"/>
          <w:sz w:val="16"/>
        </w:rPr>
        <w:t>... .......... .......D.. ..N.......</w:t>
      </w:r>
    </w:p>
    <w:p w14:paraId="0B82743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 .......... .N...</w:t>
      </w:r>
      <w:r w:rsidRPr="000206FF">
        <w:rPr>
          <w:rFonts w:ascii="Courier" w:eastAsia="Times New Roman" w:hAnsi="Courier" w:cs="Courier"/>
          <w:sz w:val="16"/>
          <w:highlight w:val="green"/>
        </w:rPr>
        <w:t>N..</w:t>
      </w:r>
      <w:r w:rsidRPr="000206FF">
        <w:rPr>
          <w:rFonts w:ascii="Courier" w:eastAsia="Times New Roman" w:hAnsi="Courier" w:cs="Courier"/>
          <w:sz w:val="16"/>
        </w:rPr>
        <w:t>.. .......... ...D...... ....Y..... ....</w:t>
      </w:r>
      <w:r w:rsidRPr="000206FF">
        <w:rPr>
          <w:rFonts w:ascii="Courier" w:eastAsia="Times New Roman" w:hAnsi="Courier" w:cs="Courier"/>
          <w:sz w:val="16"/>
          <w:highlight w:val="green"/>
        </w:rPr>
        <w:t>...</w:t>
      </w:r>
      <w:r w:rsidRPr="000206FF">
        <w:rPr>
          <w:rFonts w:ascii="Courier" w:eastAsia="Times New Roman" w:hAnsi="Courier" w:cs="Courier"/>
          <w:sz w:val="16"/>
        </w:rPr>
        <w:t>... .......... .......DK. ..N.......</w:t>
      </w:r>
    </w:p>
    <w:p w14:paraId="26B1D75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 .......... .N...</w:t>
      </w:r>
      <w:r w:rsidRPr="000206FF">
        <w:rPr>
          <w:rFonts w:ascii="Courier" w:eastAsia="Times New Roman" w:hAnsi="Courier" w:cs="Courier"/>
          <w:sz w:val="16"/>
          <w:highlight w:val="green"/>
        </w:rPr>
        <w:t>N..</w:t>
      </w:r>
      <w:r w:rsidRPr="000206FF">
        <w:rPr>
          <w:rFonts w:ascii="Courier" w:eastAsia="Times New Roman" w:hAnsi="Courier" w:cs="Courier"/>
          <w:sz w:val="16"/>
        </w:rPr>
        <w:t>.. ......S... ...DN..... ....Y..... ...Q</w:t>
      </w:r>
      <w:r w:rsidRPr="000206FF">
        <w:rPr>
          <w:rFonts w:ascii="Courier" w:eastAsia="Times New Roman" w:hAnsi="Courier" w:cs="Courier"/>
          <w:sz w:val="16"/>
          <w:highlight w:val="green"/>
        </w:rPr>
        <w:t>...</w:t>
      </w:r>
      <w:r w:rsidRPr="000206FF">
        <w:rPr>
          <w:rFonts w:ascii="Courier" w:eastAsia="Times New Roman" w:hAnsi="Courier" w:cs="Courier"/>
          <w:sz w:val="16"/>
        </w:rPr>
        <w:t>... ...S...... .......DK. ..D.......</w:t>
      </w:r>
    </w:p>
    <w:p w14:paraId="0FA02C7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 .......... .N...</w:t>
      </w:r>
      <w:r w:rsidRPr="000206FF">
        <w:rPr>
          <w:rFonts w:ascii="Courier" w:eastAsia="Times New Roman" w:hAnsi="Courier" w:cs="Courier"/>
          <w:sz w:val="16"/>
          <w:highlight w:val="green"/>
        </w:rPr>
        <w:t>N..</w:t>
      </w:r>
      <w:r w:rsidRPr="000206FF">
        <w:rPr>
          <w:rFonts w:ascii="Courier" w:eastAsia="Times New Roman" w:hAnsi="Courier" w:cs="Courier"/>
          <w:sz w:val="16"/>
        </w:rPr>
        <w:t>.. ......Y... ...DN..... ....Y..E.. ....</w:t>
      </w:r>
      <w:r w:rsidRPr="000206FF">
        <w:rPr>
          <w:rFonts w:ascii="Courier" w:eastAsia="Times New Roman" w:hAnsi="Courier" w:cs="Courier"/>
          <w:sz w:val="16"/>
          <w:highlight w:val="green"/>
        </w:rPr>
        <w:t>...</w:t>
      </w:r>
      <w:r w:rsidRPr="000206FF">
        <w:rPr>
          <w:rFonts w:ascii="Courier" w:eastAsia="Times New Roman" w:hAnsi="Courier" w:cs="Courier"/>
          <w:sz w:val="16"/>
        </w:rPr>
        <w:t>... .......... .......DK. ..N.......</w:t>
      </w:r>
    </w:p>
    <w:p w14:paraId="0ED743C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 .......... .N...</w:t>
      </w:r>
      <w:r w:rsidRPr="000206FF">
        <w:rPr>
          <w:rFonts w:ascii="Courier" w:eastAsia="Times New Roman" w:hAnsi="Courier" w:cs="Courier"/>
          <w:sz w:val="16"/>
          <w:highlight w:val="green"/>
        </w:rPr>
        <w:t>N..</w:t>
      </w:r>
      <w:r w:rsidRPr="000206FF">
        <w:rPr>
          <w:rFonts w:ascii="Courier" w:eastAsia="Times New Roman" w:hAnsi="Courier" w:cs="Courier"/>
          <w:sz w:val="16"/>
        </w:rPr>
        <w:t>.. ......Y... ...DNS.... ....Y..E.. ....</w:t>
      </w:r>
      <w:r w:rsidRPr="000206FF">
        <w:rPr>
          <w:rFonts w:ascii="Courier" w:eastAsia="Times New Roman" w:hAnsi="Courier" w:cs="Courier"/>
          <w:sz w:val="16"/>
          <w:highlight w:val="green"/>
        </w:rPr>
        <w:t>...</w:t>
      </w:r>
      <w:r w:rsidRPr="000206FF">
        <w:rPr>
          <w:rFonts w:ascii="Courier" w:eastAsia="Times New Roman" w:hAnsi="Courier" w:cs="Courier"/>
          <w:sz w:val="16"/>
        </w:rPr>
        <w:t>... .......... .......DK. ..N.......</w:t>
      </w:r>
    </w:p>
    <w:p w14:paraId="734FDBA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 .......... .N...</w:t>
      </w:r>
      <w:r w:rsidRPr="000206FF">
        <w:rPr>
          <w:rFonts w:ascii="Courier" w:eastAsia="Times New Roman" w:hAnsi="Courier" w:cs="Courier"/>
          <w:sz w:val="16"/>
          <w:highlight w:val="green"/>
        </w:rPr>
        <w:t>N..</w:t>
      </w:r>
      <w:r w:rsidRPr="000206FF">
        <w:rPr>
          <w:rFonts w:ascii="Courier" w:eastAsia="Times New Roman" w:hAnsi="Courier" w:cs="Courier"/>
          <w:sz w:val="16"/>
        </w:rPr>
        <w:t>.. ..S...Y... ..SDNS.... ....YE.E.K ....</w:t>
      </w:r>
      <w:r w:rsidRPr="000206FF">
        <w:rPr>
          <w:rFonts w:ascii="Courier" w:eastAsia="Times New Roman" w:hAnsi="Courier" w:cs="Courier"/>
          <w:sz w:val="16"/>
          <w:highlight w:val="green"/>
        </w:rPr>
        <w:t>...</w:t>
      </w:r>
      <w:r w:rsidRPr="000206FF">
        <w:rPr>
          <w:rFonts w:ascii="Courier" w:eastAsia="Times New Roman" w:hAnsi="Courier" w:cs="Courier"/>
          <w:sz w:val="16"/>
        </w:rPr>
        <w:t>... .G........ .......DK. ..N...R...</w:t>
      </w:r>
    </w:p>
    <w:p w14:paraId="59AA252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 .......... .</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S...Y... ..SDNS.... ....YE.E.K ....</w:t>
      </w:r>
      <w:r w:rsidRPr="000206FF">
        <w:rPr>
          <w:rFonts w:ascii="Courier" w:eastAsia="Times New Roman" w:hAnsi="Courier" w:cs="Courier"/>
          <w:sz w:val="16"/>
          <w:highlight w:val="green"/>
        </w:rPr>
        <w:t>...</w:t>
      </w:r>
      <w:r w:rsidRPr="000206FF">
        <w:rPr>
          <w:rFonts w:ascii="Courier" w:eastAsia="Times New Roman" w:hAnsi="Courier" w:cs="Courier"/>
          <w:sz w:val="16"/>
        </w:rPr>
        <w:t>... .G........ .......DK. ..N...R...</w:t>
      </w:r>
    </w:p>
    <w:p w14:paraId="6F61204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 .......... .N...</w:t>
      </w:r>
      <w:r w:rsidRPr="000206FF">
        <w:rPr>
          <w:rFonts w:ascii="Courier" w:eastAsia="Times New Roman" w:hAnsi="Courier" w:cs="Courier"/>
          <w:sz w:val="16"/>
          <w:highlight w:val="green"/>
        </w:rPr>
        <w:t>N..</w:t>
      </w:r>
      <w:r w:rsidRPr="000206FF">
        <w:rPr>
          <w:rFonts w:ascii="Courier" w:eastAsia="Times New Roman" w:hAnsi="Courier" w:cs="Courier"/>
          <w:sz w:val="16"/>
        </w:rPr>
        <w:t>.. ..S...Y... ..SDNS.... ....YE.E.K ....</w:t>
      </w:r>
      <w:r w:rsidRPr="000206FF">
        <w:rPr>
          <w:rFonts w:ascii="Courier" w:eastAsia="Times New Roman" w:hAnsi="Courier" w:cs="Courier"/>
          <w:sz w:val="16"/>
          <w:highlight w:val="green"/>
        </w:rPr>
        <w:t>...</w:t>
      </w:r>
      <w:r w:rsidRPr="000206FF">
        <w:rPr>
          <w:rFonts w:ascii="Courier" w:eastAsia="Times New Roman" w:hAnsi="Courier" w:cs="Courier"/>
          <w:sz w:val="16"/>
        </w:rPr>
        <w:t>... .G........ .......DK. ..N...R...</w:t>
      </w:r>
    </w:p>
    <w:p w14:paraId="7C1FA04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 .......... .N...</w:t>
      </w:r>
      <w:r w:rsidRPr="000206FF">
        <w:rPr>
          <w:rFonts w:ascii="Courier" w:eastAsia="Times New Roman" w:hAnsi="Courier" w:cs="Courier"/>
          <w:sz w:val="16"/>
          <w:highlight w:val="green"/>
        </w:rPr>
        <w:t>N..</w:t>
      </w:r>
      <w:r w:rsidRPr="000206FF">
        <w:rPr>
          <w:rFonts w:ascii="Courier" w:eastAsia="Times New Roman" w:hAnsi="Courier" w:cs="Courier"/>
          <w:sz w:val="16"/>
        </w:rPr>
        <w:t>.. ..S...Y... ..SDNS.... ....YE.E.K ..A.</w:t>
      </w:r>
      <w:r w:rsidRPr="000206FF">
        <w:rPr>
          <w:rFonts w:ascii="Courier" w:eastAsia="Times New Roman" w:hAnsi="Courier" w:cs="Courier"/>
          <w:sz w:val="16"/>
          <w:highlight w:val="green"/>
        </w:rPr>
        <w:t>...</w:t>
      </w:r>
      <w:r w:rsidRPr="000206FF">
        <w:rPr>
          <w:rFonts w:ascii="Courier" w:eastAsia="Times New Roman" w:hAnsi="Courier" w:cs="Courier"/>
          <w:sz w:val="16"/>
        </w:rPr>
        <w:t>... .G........ .......DK. ..N...R...</w:t>
      </w:r>
    </w:p>
    <w:p w14:paraId="64549A0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 .......... .N...</w:t>
      </w:r>
      <w:r w:rsidRPr="000206FF">
        <w:rPr>
          <w:rFonts w:ascii="Courier" w:eastAsia="Times New Roman" w:hAnsi="Courier" w:cs="Courier"/>
          <w:sz w:val="16"/>
          <w:highlight w:val="green"/>
        </w:rPr>
        <w:t>N..</w:t>
      </w:r>
      <w:r w:rsidRPr="000206FF">
        <w:rPr>
          <w:rFonts w:ascii="Courier" w:eastAsia="Times New Roman" w:hAnsi="Courier" w:cs="Courier"/>
          <w:sz w:val="16"/>
        </w:rPr>
        <w:t>.. ..S...Y... ..S.NS.... ....YE.E.K ..A.</w:t>
      </w:r>
      <w:r w:rsidRPr="000206FF">
        <w:rPr>
          <w:rFonts w:ascii="Courier" w:eastAsia="Times New Roman" w:hAnsi="Courier" w:cs="Courier"/>
          <w:sz w:val="16"/>
          <w:highlight w:val="green"/>
        </w:rPr>
        <w:t>...</w:t>
      </w:r>
      <w:r w:rsidRPr="000206FF">
        <w:rPr>
          <w:rFonts w:ascii="Courier" w:eastAsia="Times New Roman" w:hAnsi="Courier" w:cs="Courier"/>
          <w:sz w:val="16"/>
        </w:rPr>
        <w:t>... .G........ .......DK. ..N...R...</w:t>
      </w:r>
    </w:p>
    <w:p w14:paraId="1CA627C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 .......... .N...</w:t>
      </w:r>
      <w:r w:rsidRPr="000206FF">
        <w:rPr>
          <w:rFonts w:ascii="Courier" w:eastAsia="Times New Roman" w:hAnsi="Courier" w:cs="Courier"/>
          <w:sz w:val="16"/>
          <w:highlight w:val="green"/>
        </w:rPr>
        <w:t>N..</w:t>
      </w:r>
      <w:r w:rsidRPr="000206FF">
        <w:rPr>
          <w:rFonts w:ascii="Courier" w:eastAsia="Times New Roman" w:hAnsi="Courier" w:cs="Courier"/>
          <w:sz w:val="16"/>
        </w:rPr>
        <w:t>.. ..S...Y... ..SVNS.... ....YE.E.K ....</w:t>
      </w:r>
      <w:r w:rsidRPr="000206FF">
        <w:rPr>
          <w:rFonts w:ascii="Courier" w:eastAsia="Times New Roman" w:hAnsi="Courier" w:cs="Courier"/>
          <w:sz w:val="16"/>
          <w:highlight w:val="green"/>
        </w:rPr>
        <w:t>...</w:t>
      </w:r>
      <w:r w:rsidRPr="000206FF">
        <w:rPr>
          <w:rFonts w:ascii="Courier" w:eastAsia="Times New Roman" w:hAnsi="Courier" w:cs="Courier"/>
          <w:sz w:val="16"/>
        </w:rPr>
        <w:t>... .GK....... .......DK. ..N...R...</w:t>
      </w:r>
    </w:p>
    <w:p w14:paraId="2D51F03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 .......... .N...</w:t>
      </w:r>
      <w:r w:rsidRPr="000206FF">
        <w:rPr>
          <w:rFonts w:ascii="Courier" w:eastAsia="Times New Roman" w:hAnsi="Courier" w:cs="Courier"/>
          <w:sz w:val="16"/>
          <w:highlight w:val="green"/>
        </w:rPr>
        <w:t>N..</w:t>
      </w:r>
      <w:r w:rsidRPr="000206FF">
        <w:rPr>
          <w:rFonts w:ascii="Courier" w:eastAsia="Times New Roman" w:hAnsi="Courier" w:cs="Courier"/>
          <w:sz w:val="16"/>
        </w:rPr>
        <w:t>.. ..S...Y... ..SVNS.... ....YE.E.K ..A.</w:t>
      </w:r>
      <w:r w:rsidRPr="000206FF">
        <w:rPr>
          <w:rFonts w:ascii="Courier" w:eastAsia="Times New Roman" w:hAnsi="Courier" w:cs="Courier"/>
          <w:sz w:val="16"/>
          <w:highlight w:val="green"/>
        </w:rPr>
        <w:t>...</w:t>
      </w:r>
      <w:r w:rsidRPr="000206FF">
        <w:rPr>
          <w:rFonts w:ascii="Courier" w:eastAsia="Times New Roman" w:hAnsi="Courier" w:cs="Courier"/>
          <w:sz w:val="16"/>
        </w:rPr>
        <w:t>... .GK....... .......DK. ..N...R...</w:t>
      </w:r>
    </w:p>
    <w:p w14:paraId="3B783FE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 .......... .N...</w:t>
      </w:r>
      <w:r w:rsidRPr="000206FF">
        <w:rPr>
          <w:rFonts w:ascii="Courier" w:eastAsia="Times New Roman" w:hAnsi="Courier" w:cs="Courier"/>
          <w:sz w:val="16"/>
          <w:highlight w:val="green"/>
        </w:rPr>
        <w:t>N..</w:t>
      </w:r>
      <w:r w:rsidRPr="000206FF">
        <w:rPr>
          <w:rFonts w:ascii="Courier" w:eastAsia="Times New Roman" w:hAnsi="Courier" w:cs="Courier"/>
          <w:sz w:val="16"/>
        </w:rPr>
        <w:t>.. ..S...Y... ..SVNS.... ....YE.EYK ..A.</w:t>
      </w:r>
      <w:r w:rsidRPr="000206FF">
        <w:rPr>
          <w:rFonts w:ascii="Courier" w:eastAsia="Times New Roman" w:hAnsi="Courier" w:cs="Courier"/>
          <w:sz w:val="16"/>
          <w:highlight w:val="green"/>
        </w:rPr>
        <w:t>...</w:t>
      </w:r>
      <w:r w:rsidRPr="000206FF">
        <w:rPr>
          <w:rFonts w:ascii="Courier" w:eastAsia="Times New Roman" w:hAnsi="Courier" w:cs="Courier"/>
          <w:sz w:val="16"/>
        </w:rPr>
        <w:t>... .GK....... .......EK. ..N...R...</w:t>
      </w:r>
    </w:p>
    <w:p w14:paraId="0F391C7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 .......... .N.D.</w:t>
      </w:r>
      <w:r w:rsidRPr="000206FF">
        <w:rPr>
          <w:rFonts w:ascii="Courier" w:eastAsia="Times New Roman" w:hAnsi="Courier" w:cs="Courier"/>
          <w:sz w:val="16"/>
          <w:highlight w:val="green"/>
        </w:rPr>
        <w:t>N..</w:t>
      </w:r>
      <w:r w:rsidRPr="000206FF">
        <w:rPr>
          <w:rFonts w:ascii="Courier" w:eastAsia="Times New Roman" w:hAnsi="Courier" w:cs="Courier"/>
          <w:sz w:val="16"/>
        </w:rPr>
        <w:t>.. ..S...Y... ..SVNS.... ....HE.EYK ..A.</w:t>
      </w:r>
      <w:r w:rsidRPr="000206FF">
        <w:rPr>
          <w:rFonts w:ascii="Courier" w:eastAsia="Times New Roman" w:hAnsi="Courier" w:cs="Courier"/>
          <w:sz w:val="16"/>
          <w:highlight w:val="green"/>
        </w:rPr>
        <w:t>...</w:t>
      </w:r>
      <w:r w:rsidRPr="000206FF">
        <w:rPr>
          <w:rFonts w:ascii="Courier" w:eastAsia="Times New Roman" w:hAnsi="Courier" w:cs="Courier"/>
          <w:sz w:val="16"/>
        </w:rPr>
        <w:t>... .GK....... .......DR. ..N...R...</w:t>
      </w:r>
    </w:p>
    <w:p w14:paraId="1D0527D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 .......... .N.D.</w:t>
      </w:r>
      <w:r w:rsidRPr="000206FF">
        <w:rPr>
          <w:rFonts w:ascii="Courier" w:eastAsia="Times New Roman" w:hAnsi="Courier" w:cs="Courier"/>
          <w:sz w:val="16"/>
          <w:highlight w:val="green"/>
        </w:rPr>
        <w:t>N..</w:t>
      </w:r>
      <w:r w:rsidRPr="000206FF">
        <w:rPr>
          <w:rFonts w:ascii="Courier" w:eastAsia="Times New Roman" w:hAnsi="Courier" w:cs="Courier"/>
          <w:sz w:val="16"/>
        </w:rPr>
        <w:t>.. ..S...Y... ..SVNS.... ....HE.EYK ..A.</w:t>
      </w:r>
      <w:r w:rsidRPr="000206FF">
        <w:rPr>
          <w:rFonts w:ascii="Courier" w:eastAsia="Times New Roman" w:hAnsi="Courier" w:cs="Courier"/>
          <w:sz w:val="16"/>
          <w:highlight w:val="green"/>
        </w:rPr>
        <w:t>...</w:t>
      </w:r>
      <w:r w:rsidRPr="000206FF">
        <w:rPr>
          <w:rFonts w:ascii="Courier" w:eastAsia="Times New Roman" w:hAnsi="Courier" w:cs="Courier"/>
          <w:sz w:val="16"/>
        </w:rPr>
        <w:t>... .GK....... .......DR. ..N...R...</w:t>
      </w:r>
    </w:p>
    <w:p w14:paraId="69D6488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 .......... .N.D.</w:t>
      </w:r>
      <w:r w:rsidRPr="000206FF">
        <w:rPr>
          <w:rFonts w:ascii="Courier" w:eastAsia="Times New Roman" w:hAnsi="Courier" w:cs="Courier"/>
          <w:sz w:val="16"/>
          <w:highlight w:val="green"/>
        </w:rPr>
        <w:t>N..</w:t>
      </w:r>
      <w:r w:rsidRPr="000206FF">
        <w:rPr>
          <w:rFonts w:ascii="Courier" w:eastAsia="Times New Roman" w:hAnsi="Courier" w:cs="Courier"/>
          <w:sz w:val="16"/>
        </w:rPr>
        <w:t>.. A.S...Y... ..SVNS.... ....HE.EYK ..A.</w:t>
      </w:r>
      <w:r w:rsidRPr="000206FF">
        <w:rPr>
          <w:rFonts w:ascii="Courier" w:eastAsia="Times New Roman" w:hAnsi="Courier" w:cs="Courier"/>
          <w:sz w:val="16"/>
          <w:highlight w:val="green"/>
        </w:rPr>
        <w:t>...</w:t>
      </w:r>
      <w:r w:rsidRPr="000206FF">
        <w:rPr>
          <w:rFonts w:ascii="Courier" w:eastAsia="Times New Roman" w:hAnsi="Courier" w:cs="Courier"/>
          <w:sz w:val="16"/>
        </w:rPr>
        <w:t>... .GK....... .......DR. ..N...R...</w:t>
      </w:r>
    </w:p>
    <w:p w14:paraId="5CAA6D8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 .......... .N.D.</w:t>
      </w:r>
      <w:r w:rsidRPr="000206FF">
        <w:rPr>
          <w:rFonts w:ascii="Courier" w:eastAsia="Times New Roman" w:hAnsi="Courier" w:cs="Courier"/>
          <w:sz w:val="16"/>
          <w:highlight w:val="green"/>
        </w:rPr>
        <w:t>N..</w:t>
      </w:r>
      <w:r w:rsidRPr="000206FF">
        <w:rPr>
          <w:rFonts w:ascii="Courier" w:eastAsia="Times New Roman" w:hAnsi="Courier" w:cs="Courier"/>
          <w:sz w:val="16"/>
        </w:rPr>
        <w:t>.. A.S...Y... ..SVNS.... ....HE.EYK ..A.</w:t>
      </w:r>
      <w:r w:rsidRPr="000206FF">
        <w:rPr>
          <w:rFonts w:ascii="Courier" w:eastAsia="Times New Roman" w:hAnsi="Courier" w:cs="Courier"/>
          <w:sz w:val="16"/>
          <w:highlight w:val="green"/>
        </w:rPr>
        <w:t>...</w:t>
      </w:r>
      <w:r w:rsidRPr="000206FF">
        <w:rPr>
          <w:rFonts w:ascii="Courier" w:eastAsia="Times New Roman" w:hAnsi="Courier" w:cs="Courier"/>
          <w:sz w:val="16"/>
        </w:rPr>
        <w:t>... .GK....... .......DR. ......R...</w:t>
      </w:r>
    </w:p>
    <w:p w14:paraId="11392DF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 .......... .N.D.</w:t>
      </w:r>
      <w:r w:rsidRPr="000206FF">
        <w:rPr>
          <w:rFonts w:ascii="Courier" w:eastAsia="Times New Roman" w:hAnsi="Courier" w:cs="Courier"/>
          <w:sz w:val="16"/>
          <w:highlight w:val="green"/>
        </w:rPr>
        <w:t>N..</w:t>
      </w:r>
      <w:r w:rsidRPr="000206FF">
        <w:rPr>
          <w:rFonts w:ascii="Courier" w:eastAsia="Times New Roman" w:hAnsi="Courier" w:cs="Courier"/>
          <w:sz w:val="16"/>
        </w:rPr>
        <w:t>.. A.S.E.Y... ..SVKS.... ....HE.DYK ..A.</w:t>
      </w:r>
      <w:r w:rsidRPr="000206FF">
        <w:rPr>
          <w:rFonts w:ascii="Courier" w:eastAsia="Times New Roman" w:hAnsi="Courier" w:cs="Courier"/>
          <w:sz w:val="16"/>
          <w:highlight w:val="green"/>
        </w:rPr>
        <w:t>...</w:t>
      </w:r>
      <w:r w:rsidRPr="000206FF">
        <w:rPr>
          <w:rFonts w:ascii="Courier" w:eastAsia="Times New Roman" w:hAnsi="Courier" w:cs="Courier"/>
          <w:sz w:val="16"/>
        </w:rPr>
        <w:t>... .GK....... .......DR. ......R...</w:t>
      </w:r>
    </w:p>
    <w:p w14:paraId="59A40BC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 .......... .N.D.</w:t>
      </w:r>
      <w:r w:rsidRPr="000206FF">
        <w:rPr>
          <w:rFonts w:ascii="Courier" w:eastAsia="Times New Roman" w:hAnsi="Courier" w:cs="Courier"/>
          <w:sz w:val="16"/>
          <w:highlight w:val="green"/>
        </w:rPr>
        <w:t>N..</w:t>
      </w:r>
      <w:r w:rsidRPr="000206FF">
        <w:rPr>
          <w:rFonts w:ascii="Courier" w:eastAsia="Times New Roman" w:hAnsi="Courier" w:cs="Courier"/>
          <w:sz w:val="16"/>
        </w:rPr>
        <w:t>.. A.S.E.Y... ..SVKS.... ....HE.EYK ..A.</w:t>
      </w:r>
      <w:r w:rsidRPr="000206FF">
        <w:rPr>
          <w:rFonts w:ascii="Courier" w:eastAsia="Times New Roman" w:hAnsi="Courier" w:cs="Courier"/>
          <w:sz w:val="16"/>
          <w:highlight w:val="green"/>
        </w:rPr>
        <w:t>...</w:t>
      </w:r>
      <w:r w:rsidRPr="000206FF">
        <w:rPr>
          <w:rFonts w:ascii="Courier" w:eastAsia="Times New Roman" w:hAnsi="Courier" w:cs="Courier"/>
          <w:sz w:val="16"/>
        </w:rPr>
        <w:t>... .GK....... .......DR. ......R...</w:t>
      </w:r>
    </w:p>
    <w:p w14:paraId="0563D47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 .......... .N.D.</w:t>
      </w:r>
      <w:r w:rsidRPr="000206FF">
        <w:rPr>
          <w:rFonts w:ascii="Courier" w:eastAsia="Times New Roman" w:hAnsi="Courier" w:cs="Courier"/>
          <w:sz w:val="16"/>
          <w:highlight w:val="green"/>
        </w:rPr>
        <w:t>N..</w:t>
      </w:r>
      <w:r w:rsidRPr="000206FF">
        <w:rPr>
          <w:rFonts w:ascii="Courier" w:eastAsia="Times New Roman" w:hAnsi="Courier" w:cs="Courier"/>
          <w:sz w:val="16"/>
        </w:rPr>
        <w:t>.. A.D.K.Y... ..SVNS.... ....H.LEYK ..A.</w:t>
      </w:r>
      <w:r w:rsidRPr="000206FF">
        <w:rPr>
          <w:rFonts w:ascii="Courier" w:eastAsia="Times New Roman" w:hAnsi="Courier" w:cs="Courier"/>
          <w:sz w:val="16"/>
          <w:highlight w:val="green"/>
        </w:rPr>
        <w:t>...</w:t>
      </w:r>
      <w:r w:rsidRPr="000206FF">
        <w:rPr>
          <w:rFonts w:ascii="Courier" w:eastAsia="Times New Roman" w:hAnsi="Courier" w:cs="Courier"/>
          <w:sz w:val="16"/>
        </w:rPr>
        <w:t>... .GK....... .......DSD ......R...</w:t>
      </w:r>
    </w:p>
    <w:p w14:paraId="61DA9B8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 .......... .N.D.</w:t>
      </w:r>
      <w:r w:rsidRPr="000206FF">
        <w:rPr>
          <w:rFonts w:ascii="Courier" w:eastAsia="Times New Roman" w:hAnsi="Courier" w:cs="Courier"/>
          <w:sz w:val="16"/>
          <w:highlight w:val="green"/>
        </w:rPr>
        <w:t>N..</w:t>
      </w:r>
      <w:r w:rsidRPr="000206FF">
        <w:rPr>
          <w:rFonts w:ascii="Courier" w:eastAsia="Times New Roman" w:hAnsi="Courier" w:cs="Courier"/>
          <w:sz w:val="16"/>
        </w:rPr>
        <w:t>.. A.D.K.Y... ..SVNS.... ....H.LEYK ..A.</w:t>
      </w:r>
      <w:r w:rsidRPr="000206FF">
        <w:rPr>
          <w:rFonts w:ascii="Courier" w:eastAsia="Times New Roman" w:hAnsi="Courier" w:cs="Courier"/>
          <w:sz w:val="16"/>
          <w:highlight w:val="green"/>
        </w:rPr>
        <w:t>...</w:t>
      </w:r>
      <w:r w:rsidRPr="000206FF">
        <w:rPr>
          <w:rFonts w:ascii="Courier" w:eastAsia="Times New Roman" w:hAnsi="Courier" w:cs="Courier"/>
          <w:sz w:val="16"/>
        </w:rPr>
        <w:t>... .GK....... .......DSD ......R...</w:t>
      </w:r>
    </w:p>
    <w:p w14:paraId="1A8DF3D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 .......... TN...</w:t>
      </w:r>
      <w:r w:rsidRPr="000206FF">
        <w:rPr>
          <w:rFonts w:ascii="Courier" w:eastAsia="Times New Roman" w:hAnsi="Courier" w:cs="Courier"/>
          <w:sz w:val="16"/>
          <w:highlight w:val="green"/>
        </w:rPr>
        <w:t>N..</w:t>
      </w:r>
      <w:r w:rsidRPr="000206FF">
        <w:rPr>
          <w:rFonts w:ascii="Courier" w:eastAsia="Times New Roman" w:hAnsi="Courier" w:cs="Courier"/>
          <w:sz w:val="16"/>
        </w:rPr>
        <w:t>.. A.D.K.Y... ..SVNS.... ....H.LEYK ..A.</w:t>
      </w:r>
      <w:r w:rsidRPr="000206FF">
        <w:rPr>
          <w:rFonts w:ascii="Courier" w:eastAsia="Times New Roman" w:hAnsi="Courier" w:cs="Courier"/>
          <w:sz w:val="16"/>
          <w:highlight w:val="green"/>
        </w:rPr>
        <w:t>...</w:t>
      </w:r>
      <w:r w:rsidRPr="000206FF">
        <w:rPr>
          <w:rFonts w:ascii="Courier" w:eastAsia="Times New Roman" w:hAnsi="Courier" w:cs="Courier"/>
          <w:sz w:val="16"/>
        </w:rPr>
        <w:t>... ..K....... .......DSD ..........</w:t>
      </w:r>
    </w:p>
    <w:p w14:paraId="52CF8E5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 .......... T</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Y... ..SVKS.... ....H.LEYK ..A.</w:t>
      </w:r>
      <w:r w:rsidRPr="000206FF">
        <w:rPr>
          <w:rFonts w:ascii="Courier" w:eastAsia="Times New Roman" w:hAnsi="Courier" w:cs="Courier"/>
          <w:sz w:val="16"/>
          <w:highlight w:val="green"/>
        </w:rPr>
        <w:t>...</w:t>
      </w:r>
      <w:r w:rsidRPr="000206FF">
        <w:rPr>
          <w:rFonts w:ascii="Courier" w:eastAsia="Times New Roman" w:hAnsi="Courier" w:cs="Courier"/>
          <w:sz w:val="16"/>
        </w:rPr>
        <w:t>... ..K....... .......DSD ..........</w:t>
      </w:r>
    </w:p>
    <w:p w14:paraId="7F946B4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Y... .RSVKS.... ....H.LEYK ..A.</w:t>
      </w:r>
      <w:r w:rsidRPr="000206FF">
        <w:rPr>
          <w:rFonts w:ascii="Courier" w:eastAsia="Times New Roman" w:hAnsi="Courier" w:cs="Courier"/>
          <w:sz w:val="16"/>
          <w:highlight w:val="green"/>
        </w:rPr>
        <w:t>...</w:t>
      </w:r>
      <w:r w:rsidRPr="000206FF">
        <w:rPr>
          <w:rFonts w:ascii="Courier" w:eastAsia="Times New Roman" w:hAnsi="Courier" w:cs="Courier"/>
          <w:sz w:val="16"/>
        </w:rPr>
        <w:t>... ..K....... .......DSD ..........</w:t>
      </w:r>
    </w:p>
    <w:p w14:paraId="7BE4948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Y... .RSIKS.... ....HQLKYK ..A.</w:t>
      </w:r>
      <w:r w:rsidRPr="000206FF">
        <w:rPr>
          <w:rFonts w:ascii="Courier" w:eastAsia="Times New Roman" w:hAnsi="Courier" w:cs="Courier"/>
          <w:sz w:val="16"/>
          <w:highlight w:val="green"/>
        </w:rPr>
        <w:t>...</w:t>
      </w:r>
      <w:r w:rsidRPr="000206FF">
        <w:rPr>
          <w:rFonts w:ascii="Courier" w:eastAsia="Times New Roman" w:hAnsi="Courier" w:cs="Courier"/>
          <w:sz w:val="16"/>
        </w:rPr>
        <w:t>... ..K....... .......DSD .....A....</w:t>
      </w:r>
    </w:p>
    <w:p w14:paraId="0B22E42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S... .RSIKS.... ....HQLKYK ..A.</w:t>
      </w:r>
      <w:r w:rsidRPr="000206FF">
        <w:rPr>
          <w:rFonts w:ascii="Courier" w:eastAsia="Times New Roman" w:hAnsi="Courier" w:cs="Courier"/>
          <w:sz w:val="16"/>
          <w:highlight w:val="green"/>
        </w:rPr>
        <w:t>...</w:t>
      </w:r>
      <w:r w:rsidRPr="000206FF">
        <w:rPr>
          <w:rFonts w:ascii="Courier" w:eastAsia="Times New Roman" w:hAnsi="Courier" w:cs="Courier"/>
          <w:sz w:val="16"/>
        </w:rPr>
        <w:t>... .EK....... .......DSD .I...A....</w:t>
      </w:r>
    </w:p>
    <w:p w14:paraId="5496547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S... .RSIKS.... ....HQLKYK ..A.</w:t>
      </w:r>
      <w:r w:rsidRPr="000206FF">
        <w:rPr>
          <w:rFonts w:ascii="Courier" w:eastAsia="Times New Roman" w:hAnsi="Courier" w:cs="Courier"/>
          <w:sz w:val="16"/>
          <w:highlight w:val="green"/>
        </w:rPr>
        <w:t>...</w:t>
      </w:r>
      <w:r w:rsidRPr="000206FF">
        <w:rPr>
          <w:rFonts w:ascii="Courier" w:eastAsia="Times New Roman" w:hAnsi="Courier" w:cs="Courier"/>
          <w:sz w:val="16"/>
        </w:rPr>
        <w:t>... .EK....... .......DSD .I...A....</w:t>
      </w:r>
    </w:p>
    <w:p w14:paraId="26329BC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S... .RS</w:t>
      </w:r>
      <w:r w:rsidRPr="000206FF">
        <w:rPr>
          <w:rFonts w:ascii="Courier" w:eastAsia="Times New Roman" w:hAnsi="Courier" w:cs="Courier"/>
          <w:sz w:val="16"/>
          <w:highlight w:val="green"/>
        </w:rPr>
        <w:t>NKS</w:t>
      </w:r>
      <w:r w:rsidRPr="000206FF">
        <w:rPr>
          <w:rFonts w:ascii="Courier" w:eastAsia="Times New Roman" w:hAnsi="Courier" w:cs="Courier"/>
          <w:sz w:val="16"/>
        </w:rPr>
        <w:t>.... ....HQLKYK ..A.</w:t>
      </w:r>
      <w:r w:rsidRPr="000206FF">
        <w:rPr>
          <w:rFonts w:ascii="Courier" w:eastAsia="Times New Roman" w:hAnsi="Courier" w:cs="Courier"/>
          <w:sz w:val="16"/>
          <w:highlight w:val="green"/>
        </w:rPr>
        <w:t>...</w:t>
      </w:r>
      <w:r w:rsidRPr="000206FF">
        <w:rPr>
          <w:rFonts w:ascii="Courier" w:eastAsia="Times New Roman" w:hAnsi="Courier" w:cs="Courier"/>
          <w:sz w:val="16"/>
        </w:rPr>
        <w:t>... .EK....... .......DSD .I...A....</w:t>
      </w:r>
    </w:p>
    <w:p w14:paraId="7E8F705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V....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A.</w:t>
      </w:r>
      <w:r w:rsidRPr="000206FF">
        <w:rPr>
          <w:rFonts w:ascii="Courier" w:eastAsia="Times New Roman" w:hAnsi="Courier" w:cs="Courier"/>
          <w:sz w:val="16"/>
          <w:highlight w:val="green"/>
        </w:rPr>
        <w:t>..T</w:t>
      </w:r>
      <w:r w:rsidRPr="000206FF">
        <w:rPr>
          <w:rFonts w:ascii="Courier" w:eastAsia="Times New Roman" w:hAnsi="Courier" w:cs="Courier"/>
          <w:sz w:val="16"/>
        </w:rPr>
        <w:t>.S... .RSDKS.... ....HQLKYK ..A.</w:t>
      </w:r>
      <w:r w:rsidRPr="000206FF">
        <w:rPr>
          <w:rFonts w:ascii="Courier" w:eastAsia="Times New Roman" w:hAnsi="Courier" w:cs="Courier"/>
          <w:sz w:val="16"/>
          <w:highlight w:val="green"/>
        </w:rPr>
        <w:t>...</w:t>
      </w:r>
      <w:r w:rsidRPr="000206FF">
        <w:rPr>
          <w:rFonts w:ascii="Courier" w:eastAsia="Times New Roman" w:hAnsi="Courier" w:cs="Courier"/>
          <w:sz w:val="16"/>
        </w:rPr>
        <w:t>... .EK....... .....G.DSD .I...A....</w:t>
      </w:r>
    </w:p>
    <w:p w14:paraId="5FD4CEC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 .RS</w:t>
      </w:r>
      <w:r w:rsidRPr="000206FF">
        <w:rPr>
          <w:rFonts w:ascii="Courier" w:eastAsia="Times New Roman" w:hAnsi="Courier" w:cs="Courier"/>
          <w:sz w:val="16"/>
          <w:highlight w:val="green"/>
        </w:rPr>
        <w:t>NKS</w:t>
      </w:r>
      <w:r w:rsidRPr="000206FF">
        <w:rPr>
          <w:rFonts w:ascii="Courier" w:eastAsia="Times New Roman" w:hAnsi="Courier" w:cs="Courier"/>
          <w:sz w:val="16"/>
        </w:rPr>
        <w:t>.... .....HLKYK ..A.</w:t>
      </w:r>
      <w:r w:rsidRPr="000206FF">
        <w:rPr>
          <w:rFonts w:ascii="Courier" w:eastAsia="Times New Roman" w:hAnsi="Courier" w:cs="Courier"/>
          <w:sz w:val="16"/>
          <w:highlight w:val="green"/>
        </w:rPr>
        <w:t>...</w:t>
      </w:r>
      <w:r w:rsidRPr="000206FF">
        <w:rPr>
          <w:rFonts w:ascii="Courier" w:eastAsia="Times New Roman" w:hAnsi="Courier" w:cs="Courier"/>
          <w:sz w:val="16"/>
        </w:rPr>
        <w:t>... .EK....... .....G.DSD .I...A....</w:t>
      </w:r>
    </w:p>
    <w:p w14:paraId="020CC1B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 .RS</w:t>
      </w:r>
      <w:r w:rsidRPr="000206FF">
        <w:rPr>
          <w:rFonts w:ascii="Courier" w:eastAsia="Times New Roman" w:hAnsi="Courier" w:cs="Courier"/>
          <w:sz w:val="16"/>
          <w:highlight w:val="green"/>
        </w:rPr>
        <w:t>NNS</w:t>
      </w:r>
      <w:r w:rsidRPr="000206FF">
        <w:rPr>
          <w:rFonts w:ascii="Courier" w:eastAsia="Times New Roman" w:hAnsi="Courier" w:cs="Courier"/>
          <w:sz w:val="16"/>
        </w:rPr>
        <w:t>.... .....HLKFK ..A.</w:t>
      </w:r>
      <w:r w:rsidRPr="000206FF">
        <w:rPr>
          <w:rFonts w:ascii="Courier" w:eastAsia="Times New Roman" w:hAnsi="Courier" w:cs="Courier"/>
          <w:sz w:val="16"/>
          <w:highlight w:val="green"/>
        </w:rPr>
        <w:t>...</w:t>
      </w:r>
      <w:r w:rsidRPr="000206FF">
        <w:rPr>
          <w:rFonts w:ascii="Courier" w:eastAsia="Times New Roman" w:hAnsi="Courier" w:cs="Courier"/>
          <w:sz w:val="16"/>
        </w:rPr>
        <w:t>... .EK....... .....G.DND .I...A....</w:t>
      </w:r>
    </w:p>
    <w:p w14:paraId="3E70702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 .RS</w:t>
      </w:r>
      <w:r w:rsidRPr="000206FF">
        <w:rPr>
          <w:rFonts w:ascii="Courier" w:eastAsia="Times New Roman" w:hAnsi="Courier" w:cs="Courier"/>
          <w:sz w:val="16"/>
          <w:highlight w:val="green"/>
        </w:rPr>
        <w:t>NNS</w:t>
      </w:r>
      <w:r w:rsidRPr="000206FF">
        <w:rPr>
          <w:rFonts w:ascii="Courier" w:eastAsia="Times New Roman" w:hAnsi="Courier" w:cs="Courier"/>
          <w:sz w:val="16"/>
        </w:rPr>
        <w:t>.... .....HLKFK ..A.</w:t>
      </w:r>
      <w:r w:rsidRPr="000206FF">
        <w:rPr>
          <w:rFonts w:ascii="Courier" w:eastAsia="Times New Roman" w:hAnsi="Courier" w:cs="Courier"/>
          <w:sz w:val="16"/>
          <w:highlight w:val="green"/>
        </w:rPr>
        <w:t>...</w:t>
      </w:r>
      <w:r w:rsidRPr="000206FF">
        <w:rPr>
          <w:rFonts w:ascii="Courier" w:eastAsia="Times New Roman" w:hAnsi="Courier" w:cs="Courier"/>
          <w:sz w:val="16"/>
        </w:rPr>
        <w:t>... .EK....... .....G.DND .I...A....</w:t>
      </w:r>
    </w:p>
    <w:p w14:paraId="7A8A9C5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 .RS</w:t>
      </w:r>
      <w:r w:rsidRPr="000206FF">
        <w:rPr>
          <w:rFonts w:ascii="Courier" w:eastAsia="Times New Roman" w:hAnsi="Courier" w:cs="Courier"/>
          <w:sz w:val="16"/>
          <w:highlight w:val="green"/>
        </w:rPr>
        <w:t>NNS</w:t>
      </w:r>
      <w:r w:rsidRPr="000206FF">
        <w:rPr>
          <w:rFonts w:ascii="Courier" w:eastAsia="Times New Roman" w:hAnsi="Courier" w:cs="Courier"/>
          <w:sz w:val="16"/>
        </w:rPr>
        <w:t>.... .....HLKFK ..A.</w:t>
      </w:r>
      <w:r w:rsidRPr="000206FF">
        <w:rPr>
          <w:rFonts w:ascii="Courier" w:eastAsia="Times New Roman" w:hAnsi="Courier" w:cs="Courier"/>
          <w:sz w:val="16"/>
          <w:highlight w:val="green"/>
        </w:rPr>
        <w:t>...</w:t>
      </w:r>
      <w:r w:rsidRPr="000206FF">
        <w:rPr>
          <w:rFonts w:ascii="Courier" w:eastAsia="Times New Roman" w:hAnsi="Courier" w:cs="Courier"/>
          <w:sz w:val="16"/>
        </w:rPr>
        <w:t>... .EK....... .....G.DND .IF..A....</w:t>
      </w:r>
    </w:p>
    <w:p w14:paraId="329CE49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NS</w:t>
      </w:r>
      <w:r w:rsidRPr="000206FF">
        <w:rPr>
          <w:rFonts w:ascii="Courier" w:eastAsia="Times New Roman" w:hAnsi="Courier" w:cs="Courier"/>
          <w:sz w:val="16"/>
        </w:rPr>
        <w:t>.... .....HLKFK ..A.</w:t>
      </w:r>
      <w:r w:rsidRPr="000206FF">
        <w:rPr>
          <w:rFonts w:ascii="Courier" w:eastAsia="Times New Roman" w:hAnsi="Courier" w:cs="Courier"/>
          <w:sz w:val="16"/>
          <w:highlight w:val="green"/>
        </w:rPr>
        <w:t>...</w:t>
      </w:r>
      <w:r w:rsidRPr="000206FF">
        <w:rPr>
          <w:rFonts w:ascii="Courier" w:eastAsia="Times New Roman" w:hAnsi="Courier" w:cs="Courier"/>
          <w:sz w:val="16"/>
        </w:rPr>
        <w:t>... .EK....... .....G.DND .IF..A....</w:t>
      </w:r>
    </w:p>
    <w:p w14:paraId="47F9473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NS</w:t>
      </w:r>
      <w:r w:rsidRPr="000206FF">
        <w:rPr>
          <w:rFonts w:ascii="Courier" w:eastAsia="Times New Roman" w:hAnsi="Courier" w:cs="Courier"/>
          <w:sz w:val="16"/>
        </w:rPr>
        <w:t>.... .....HLKFK ..A.</w:t>
      </w:r>
      <w:r w:rsidRPr="000206FF">
        <w:rPr>
          <w:rFonts w:ascii="Courier" w:eastAsia="Times New Roman" w:hAnsi="Courier" w:cs="Courier"/>
          <w:sz w:val="16"/>
          <w:highlight w:val="green"/>
        </w:rPr>
        <w:t>...</w:t>
      </w:r>
      <w:r w:rsidRPr="000206FF">
        <w:rPr>
          <w:rFonts w:ascii="Courier" w:eastAsia="Times New Roman" w:hAnsi="Courier" w:cs="Courier"/>
          <w:sz w:val="16"/>
        </w:rPr>
        <w:t>... .EQ....... .....G.DND .IF..A....</w:t>
      </w:r>
    </w:p>
    <w:p w14:paraId="412F1B0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NS</w:t>
      </w:r>
      <w:r w:rsidRPr="000206FF">
        <w:rPr>
          <w:rFonts w:ascii="Courier" w:eastAsia="Times New Roman" w:hAnsi="Courier" w:cs="Courier"/>
          <w:sz w:val="16"/>
        </w:rPr>
        <w:t>.... .....HLNFK ..A.</w:t>
      </w:r>
      <w:r w:rsidRPr="000206FF">
        <w:rPr>
          <w:rFonts w:ascii="Courier" w:eastAsia="Times New Roman" w:hAnsi="Courier" w:cs="Courier"/>
          <w:sz w:val="16"/>
          <w:highlight w:val="green"/>
        </w:rPr>
        <w:t>...</w:t>
      </w:r>
      <w:r w:rsidRPr="000206FF">
        <w:rPr>
          <w:rFonts w:ascii="Courier" w:eastAsia="Times New Roman" w:hAnsi="Courier" w:cs="Courier"/>
          <w:sz w:val="16"/>
        </w:rPr>
        <w:t>... .EQ....... .....G.DKD .IF..A....</w:t>
      </w:r>
    </w:p>
    <w:p w14:paraId="472D690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NS</w:t>
      </w:r>
      <w:r w:rsidRPr="000206FF">
        <w:rPr>
          <w:rFonts w:ascii="Courier" w:eastAsia="Times New Roman" w:hAnsi="Courier" w:cs="Courier"/>
          <w:sz w:val="16"/>
        </w:rPr>
        <w:t>.... .....HLNFK ..A.</w:t>
      </w:r>
      <w:r w:rsidRPr="000206FF">
        <w:rPr>
          <w:rFonts w:ascii="Courier" w:eastAsia="Times New Roman" w:hAnsi="Courier" w:cs="Courier"/>
          <w:sz w:val="16"/>
          <w:highlight w:val="green"/>
        </w:rPr>
        <w:t>...</w:t>
      </w:r>
      <w:r w:rsidRPr="000206FF">
        <w:rPr>
          <w:rFonts w:ascii="Courier" w:eastAsia="Times New Roman" w:hAnsi="Courier" w:cs="Courier"/>
          <w:sz w:val="16"/>
        </w:rPr>
        <w:t>... .EQ....... .....G.DKD .IF..A....</w:t>
      </w:r>
    </w:p>
    <w:p w14:paraId="34244C2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NS</w:t>
      </w:r>
      <w:r w:rsidRPr="000206FF">
        <w:rPr>
          <w:rFonts w:ascii="Courier" w:eastAsia="Times New Roman" w:hAnsi="Courier" w:cs="Courier"/>
          <w:sz w:val="16"/>
        </w:rPr>
        <w:t>.... .....HLNFK ..A.</w:t>
      </w:r>
      <w:r w:rsidRPr="000206FF">
        <w:rPr>
          <w:rFonts w:ascii="Courier" w:eastAsia="Times New Roman" w:hAnsi="Courier" w:cs="Courier"/>
          <w:sz w:val="16"/>
          <w:highlight w:val="green"/>
        </w:rPr>
        <w:t>...</w:t>
      </w:r>
      <w:r w:rsidRPr="000206FF">
        <w:rPr>
          <w:rFonts w:ascii="Courier" w:eastAsia="Times New Roman" w:hAnsi="Courier" w:cs="Courier"/>
          <w:sz w:val="16"/>
        </w:rPr>
        <w:t>... .EQ....... .....G.DKD .IF..A....</w:t>
      </w:r>
    </w:p>
    <w:p w14:paraId="6F8A36A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 .......... N</w:t>
      </w:r>
      <w:r w:rsidRPr="000206FF">
        <w:rPr>
          <w:rFonts w:ascii="Courier" w:eastAsia="Times New Roman" w:hAnsi="Courier" w:cs="Courier"/>
          <w:sz w:val="16"/>
          <w:highlight w:val="green"/>
        </w:rPr>
        <w:t>N.S</w:t>
      </w:r>
      <w:r w:rsidRPr="000206FF">
        <w:rPr>
          <w:rFonts w:ascii="Courier" w:eastAsia="Times New Roman" w:hAnsi="Courier" w:cs="Courier"/>
          <w:sz w:val="16"/>
        </w:rPr>
        <w:t>.</w:t>
      </w:r>
      <w:r w:rsidRPr="000206FF">
        <w:rPr>
          <w:rFonts w:ascii="Courier" w:eastAsia="Times New Roman" w:hAnsi="Courier" w:cs="Courier"/>
          <w:sz w:val="16"/>
          <w:highlight w:val="green"/>
        </w:rPr>
        <w:t>N..</w:t>
      </w:r>
      <w:r w:rsidRPr="000206FF">
        <w:rPr>
          <w:rFonts w:ascii="Courier" w:eastAsia="Times New Roman" w:hAnsi="Courier" w:cs="Courier"/>
          <w:sz w:val="16"/>
        </w:rPr>
        <w:t>.. ..</w:t>
      </w:r>
      <w:r w:rsidRPr="000206FF">
        <w:rPr>
          <w:rFonts w:ascii="Courier" w:eastAsia="Times New Roman" w:hAnsi="Courier" w:cs="Courier"/>
          <w:sz w:val="16"/>
          <w:highlight w:val="green"/>
        </w:rPr>
        <w:t>..T</w:t>
      </w:r>
      <w:r w:rsidRPr="000206FF">
        <w:rPr>
          <w:rFonts w:ascii="Courier" w:eastAsia="Times New Roman" w:hAnsi="Courier" w:cs="Courier"/>
          <w:sz w:val="16"/>
        </w:rPr>
        <w:t>.S..I .RS</w:t>
      </w:r>
      <w:r w:rsidRPr="000206FF">
        <w:rPr>
          <w:rFonts w:ascii="Courier" w:eastAsia="Times New Roman" w:hAnsi="Courier" w:cs="Courier"/>
          <w:sz w:val="16"/>
          <w:highlight w:val="green"/>
        </w:rPr>
        <w:t>N.S</w:t>
      </w:r>
      <w:r w:rsidRPr="000206FF">
        <w:rPr>
          <w:rFonts w:ascii="Courier" w:eastAsia="Times New Roman" w:hAnsi="Courier" w:cs="Courier"/>
          <w:sz w:val="16"/>
        </w:rPr>
        <w:t>.... .....HLNFK ..A.</w:t>
      </w:r>
      <w:r w:rsidRPr="000206FF">
        <w:rPr>
          <w:rFonts w:ascii="Courier" w:eastAsia="Times New Roman" w:hAnsi="Courier" w:cs="Courier"/>
          <w:sz w:val="16"/>
          <w:highlight w:val="green"/>
        </w:rPr>
        <w:t>...</w:t>
      </w:r>
      <w:r w:rsidRPr="000206FF">
        <w:rPr>
          <w:rFonts w:ascii="Courier" w:eastAsia="Times New Roman" w:hAnsi="Courier" w:cs="Courier"/>
          <w:sz w:val="16"/>
        </w:rPr>
        <w:t>... .EQ....... .....G.DKD .IF..A.S..</w:t>
      </w:r>
    </w:p>
    <w:p w14:paraId="245E9CC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 .......... N</w:t>
      </w:r>
      <w:r w:rsidRPr="000206FF">
        <w:rPr>
          <w:rFonts w:ascii="Courier" w:eastAsia="Times New Roman" w:hAnsi="Courier" w:cs="Courier"/>
          <w:sz w:val="16"/>
          <w:highlight w:val="green"/>
        </w:rPr>
        <w:t>N.S</w:t>
      </w:r>
      <w:r w:rsidRPr="000206FF">
        <w:rPr>
          <w:rFonts w:ascii="Courier" w:eastAsia="Times New Roman" w:hAnsi="Courier" w:cs="Courier"/>
          <w:sz w:val="16"/>
        </w:rPr>
        <w:t>.N.A.. ..</w:t>
      </w:r>
      <w:r w:rsidRPr="000206FF">
        <w:rPr>
          <w:rFonts w:ascii="Courier" w:eastAsia="Times New Roman" w:hAnsi="Courier" w:cs="Courier"/>
          <w:sz w:val="16"/>
          <w:highlight w:val="green"/>
        </w:rPr>
        <w:t>..T</w:t>
      </w:r>
      <w:r w:rsidRPr="000206FF">
        <w:rPr>
          <w:rFonts w:ascii="Courier" w:eastAsia="Times New Roman" w:hAnsi="Courier" w:cs="Courier"/>
          <w:sz w:val="16"/>
        </w:rPr>
        <w:t>.S..I ..S</w:t>
      </w:r>
      <w:r w:rsidRPr="000206FF">
        <w:rPr>
          <w:rFonts w:ascii="Courier" w:eastAsia="Times New Roman" w:hAnsi="Courier" w:cs="Courier"/>
          <w:sz w:val="16"/>
          <w:highlight w:val="green"/>
        </w:rPr>
        <w:t>N.S</w:t>
      </w:r>
      <w:r w:rsidRPr="000206FF">
        <w:rPr>
          <w:rFonts w:ascii="Courier" w:eastAsia="Times New Roman" w:hAnsi="Courier" w:cs="Courier"/>
          <w:sz w:val="16"/>
        </w:rPr>
        <w:t>.... .....HLNFK ..A.</w:t>
      </w:r>
      <w:r w:rsidRPr="000206FF">
        <w:rPr>
          <w:rFonts w:ascii="Courier" w:eastAsia="Times New Roman" w:hAnsi="Courier" w:cs="Courier"/>
          <w:sz w:val="16"/>
          <w:highlight w:val="green"/>
        </w:rPr>
        <w:t>...</w:t>
      </w:r>
      <w:r w:rsidRPr="000206FF">
        <w:rPr>
          <w:rFonts w:ascii="Courier" w:eastAsia="Times New Roman" w:hAnsi="Courier" w:cs="Courier"/>
          <w:sz w:val="16"/>
        </w:rPr>
        <w:t>... .EQ....... .....G.DKD .IF..A.S..</w:t>
      </w:r>
    </w:p>
    <w:p w14:paraId="5CB038B5"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 ....s...ss ssssssssss ssssssss.s sssssss.ss ..s.ssssss sssssssss. ssssss.... ..s..sssss .sss.ssss. </w:t>
      </w:r>
    </w:p>
    <w:p w14:paraId="6F7C521D"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 .......... AAAAAAAAAA AAAAAAAA.A AAAAAA.... ....BBBBBB ......D... .......... .....BBBBB BBBB.BBBB.</w:t>
      </w:r>
    </w:p>
    <w:p w14:paraId="0F6724FD"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RBS  .......... .......... .........R RRRRRRRRR. ...RRR.... ..RRRRRRR. .......... .......... ..RRRRRRRR RRRRRR....</w:t>
      </w:r>
    </w:p>
    <w:p w14:paraId="0302BA8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br w:type="page"/>
        <w:t xml:space="preserve">            210        220        230        240        250        260        270        280        290        300</w:t>
      </w:r>
    </w:p>
    <w:p w14:paraId="1ABAA4D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RVTVSTRRSQ QTIIPNIGSR PWVRGLSSRI SIYWTIVKPG DVLVINSNGN LIAPRGYFKM RTGKSSIMRS DAPIDTCISE CITP</w:t>
      </w:r>
      <w:r w:rsidRPr="000206FF">
        <w:rPr>
          <w:rFonts w:ascii="Courier" w:eastAsia="Times New Roman" w:hAnsi="Courier" w:cs="Courier"/>
          <w:sz w:val="16"/>
          <w:highlight w:val="green"/>
        </w:rPr>
        <w:t>NGS</w:t>
      </w:r>
      <w:r w:rsidRPr="000206FF">
        <w:rPr>
          <w:rFonts w:ascii="Courier" w:eastAsia="Times New Roman" w:hAnsi="Courier" w:cs="Courier"/>
          <w:sz w:val="16"/>
        </w:rPr>
        <w:t>IPN DKPFQNVNKI</w:t>
      </w:r>
    </w:p>
    <w:p w14:paraId="0553614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AC75A4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CDF10D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495C0A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K... .......... .......... .......... .I........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00D8C1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K... .......... .......... .......... .I........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2C3D64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K... .......... .......... .......... .I........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E01053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K... ......V... .......... .......... .I........ ..........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830EBA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K.....K... ..V...V... .........V .......... .I........ ..........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7CCA6F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K... ......V... .......... .......... .I.L......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012DB73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K... ......V... .......... .......... .I.L......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1DA3AB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K... .......... .......... .......... .I.L......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C0AEC0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K... .......... .......... .......... .I.L......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0A0E79C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K... .......... .......... .......... .I.L......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863877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K... ..V.....P. .......... .......... .I.L.</w:t>
      </w:r>
      <w:r w:rsidRPr="000206FF">
        <w:rPr>
          <w:rFonts w:ascii="Courier" w:eastAsia="Times New Roman" w:hAnsi="Courier" w:cs="Courier"/>
          <w:sz w:val="16"/>
          <w:highlight w:val="green"/>
        </w:rPr>
        <w:t>..S</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D50997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K... ..V.....P. .......... .......... .I.L.</w:t>
      </w:r>
      <w:r w:rsidRPr="000206FF">
        <w:rPr>
          <w:rFonts w:ascii="Courier" w:eastAsia="Times New Roman" w:hAnsi="Courier" w:cs="Courier"/>
          <w:sz w:val="16"/>
          <w:highlight w:val="green"/>
        </w:rPr>
        <w:t>..S</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81CAE7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F5E009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0448A5C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20B7FF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E389F3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D41BAB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7DA4798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29D7570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4533AFA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K... ..V....... .......... .......... .I.L.</w:t>
      </w:r>
      <w:r w:rsidRPr="000206FF">
        <w:rPr>
          <w:rFonts w:ascii="Courier" w:eastAsia="Times New Roman" w:hAnsi="Courier" w:cs="Courier"/>
          <w:sz w:val="16"/>
          <w:highlight w:val="green"/>
        </w:rPr>
        <w:t>..T</w:t>
      </w:r>
      <w:r w:rsidRPr="000206FF">
        <w:rPr>
          <w:rFonts w:ascii="Courier" w:eastAsia="Times New Roman" w:hAnsi="Courier" w:cs="Courier"/>
          <w:sz w:val="16"/>
        </w:rPr>
        <w:t>.. .........I .......... ....G..S..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6AE6149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K... ..V....... .......... .......... .I.L.</w:t>
      </w:r>
      <w:r w:rsidRPr="000206FF">
        <w:rPr>
          <w:rFonts w:ascii="Courier" w:eastAsia="Times New Roman" w:hAnsi="Courier" w:cs="Courier"/>
          <w:sz w:val="16"/>
          <w:highlight w:val="green"/>
        </w:rPr>
        <w:t>..T</w:t>
      </w:r>
      <w:r w:rsidRPr="000206FF">
        <w:rPr>
          <w:rFonts w:ascii="Courier" w:eastAsia="Times New Roman" w:hAnsi="Courier" w:cs="Courier"/>
          <w:sz w:val="16"/>
        </w:rPr>
        <w:t>.. .........I .N........ ....G</w:t>
      </w:r>
      <w:r w:rsidRPr="000206FF">
        <w:rPr>
          <w:rFonts w:ascii="Courier" w:eastAsia="Times New Roman" w:hAnsi="Courier" w:cs="Courier"/>
          <w:sz w:val="16"/>
          <w:highlight w:val="green"/>
        </w:rPr>
        <w:t>N.S</w:t>
      </w:r>
      <w:r w:rsidRPr="000206FF">
        <w:rPr>
          <w:rFonts w:ascii="Courier" w:eastAsia="Times New Roman" w:hAnsi="Courier" w:cs="Courier"/>
          <w:sz w:val="16"/>
        </w:rPr>
        <w:t>..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17B017C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K... ..V.....F. .......... .......... .I.L.</w:t>
      </w:r>
      <w:r w:rsidRPr="000206FF">
        <w:rPr>
          <w:rFonts w:ascii="Courier" w:eastAsia="Times New Roman" w:hAnsi="Courier" w:cs="Courier"/>
          <w:sz w:val="16"/>
          <w:highlight w:val="green"/>
        </w:rPr>
        <w:t>..T</w:t>
      </w:r>
      <w:r w:rsidRPr="000206FF">
        <w:rPr>
          <w:rFonts w:ascii="Courier" w:eastAsia="Times New Roman" w:hAnsi="Courier" w:cs="Courier"/>
          <w:sz w:val="16"/>
        </w:rPr>
        <w:t>.. .........I .N........ ....G</w:t>
      </w:r>
      <w:r w:rsidRPr="000206FF">
        <w:rPr>
          <w:rFonts w:ascii="Courier" w:eastAsia="Times New Roman" w:hAnsi="Courier" w:cs="Courier"/>
          <w:sz w:val="16"/>
          <w:highlight w:val="green"/>
        </w:rPr>
        <w:t>N.S</w:t>
      </w:r>
      <w:r w:rsidRPr="000206FF">
        <w:rPr>
          <w:rFonts w:ascii="Courier" w:eastAsia="Times New Roman" w:hAnsi="Courier" w:cs="Courier"/>
          <w:sz w:val="16"/>
        </w:rPr>
        <w:t>..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598C248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K... ..V....... .....I.... .......... .I.L.</w:t>
      </w:r>
      <w:r w:rsidRPr="000206FF">
        <w:rPr>
          <w:rFonts w:ascii="Courier" w:eastAsia="Times New Roman" w:hAnsi="Courier" w:cs="Courier"/>
          <w:sz w:val="16"/>
          <w:highlight w:val="green"/>
        </w:rPr>
        <w:t>..T</w:t>
      </w:r>
      <w:r w:rsidRPr="000206FF">
        <w:rPr>
          <w:rFonts w:ascii="Courier" w:eastAsia="Times New Roman" w:hAnsi="Courier" w:cs="Courier"/>
          <w:sz w:val="16"/>
        </w:rPr>
        <w:t>.. .........I .N........ ....GN.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7062FC1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N.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206E6B3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N.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47138A2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K.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53A8A37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K.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07949C4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K... ..V....... .....V.... .......... .I.L.</w:t>
      </w:r>
      <w:r w:rsidRPr="000206FF">
        <w:rPr>
          <w:rFonts w:ascii="Courier" w:eastAsia="Times New Roman" w:hAnsi="Courier" w:cs="Courier"/>
          <w:sz w:val="16"/>
          <w:highlight w:val="green"/>
        </w:rPr>
        <w:t>..T</w:t>
      </w:r>
      <w:r w:rsidRPr="000206FF">
        <w:rPr>
          <w:rFonts w:ascii="Courier" w:eastAsia="Times New Roman" w:hAnsi="Courier" w:cs="Courier"/>
          <w:sz w:val="16"/>
        </w:rPr>
        <w:t>.. .........I .S........ N...GK.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6B3CD7B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K.N.. ....</w:t>
      </w:r>
      <w:r w:rsidRPr="000206FF">
        <w:rPr>
          <w:rFonts w:ascii="Courier" w:eastAsia="Times New Roman" w:hAnsi="Courier" w:cs="Courier"/>
          <w:sz w:val="16"/>
          <w:highlight w:val="green"/>
        </w:rPr>
        <w:t>...</w:t>
      </w:r>
      <w:r w:rsidRPr="000206FF">
        <w:rPr>
          <w:rFonts w:ascii="Courier" w:eastAsia="Times New Roman" w:hAnsi="Courier" w:cs="Courier"/>
          <w:sz w:val="16"/>
        </w:rPr>
        <w:t>... ........R.</w:t>
      </w:r>
    </w:p>
    <w:p w14:paraId="182B711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K... ..V....... .....V....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559EB72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I....K... ..V....... .R..DV....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44E542A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I....K... ..V....... .R..D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2A3B320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I....K... ..V....... .R..D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3BFAE7D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I....K... ..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239D373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I....K... ..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615CFCF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I....K... ..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47619FD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I....K... ..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073CFA1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I....K... .A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4952B35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I....K... .AV....... .R..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04B72E4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I....K... .AV....... .RI.NIP... .......... .I.L.</w:t>
      </w:r>
      <w:r w:rsidRPr="000206FF">
        <w:rPr>
          <w:rFonts w:ascii="Courier" w:eastAsia="Times New Roman" w:hAnsi="Courier" w:cs="Courier"/>
          <w:sz w:val="16"/>
          <w:highlight w:val="green"/>
        </w:rPr>
        <w:t>..T</w:t>
      </w:r>
      <w:r w:rsidRPr="000206FF">
        <w:rPr>
          <w:rFonts w:ascii="Courier" w:eastAsia="Times New Roman" w:hAnsi="Courier" w:cs="Courier"/>
          <w:sz w:val="16"/>
        </w:rPr>
        <w:t>.. .........I .S........ ....GK.N.. .......... ........R.</w:t>
      </w:r>
    </w:p>
    <w:p w14:paraId="0276540D" w14:textId="77777777" w:rsidR="00E1084B"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I....K... .AV....... .RI.NIP... .......... .I.L.</w:t>
      </w:r>
      <w:r w:rsidRPr="000206FF">
        <w:rPr>
          <w:rFonts w:ascii="Courier" w:eastAsia="Times New Roman" w:hAnsi="Courier" w:cs="Courier"/>
          <w:sz w:val="16"/>
          <w:highlight w:val="green"/>
        </w:rPr>
        <w:t>..T</w:t>
      </w:r>
      <w:r w:rsidRPr="000206FF">
        <w:rPr>
          <w:rFonts w:ascii="Courier" w:eastAsia="Times New Roman" w:hAnsi="Courier" w:cs="Courier"/>
          <w:sz w:val="16"/>
        </w:rPr>
        <w:t>.. .........I .S........ ....GK.K.. .......... ........R.</w:t>
      </w:r>
    </w:p>
    <w:p w14:paraId="1083216F"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srf  s.....ss.. .......sss sssssssss. .......sss .s.s.s.s.. ....s.s.ss sssss...s. s.ssssss.s ...ss...ss ss...ssss.</w:t>
      </w:r>
    </w:p>
    <w:p w14:paraId="11A66756"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DDDDDDDD.. ...D.DDDDD .DDDDDD... .......... .D........ .......... .........C CCCCCC.C.. .......... ..........</w:t>
      </w:r>
    </w:p>
    <w:p w14:paraId="37D707B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7B7509">
        <w:rPr>
          <w:rFonts w:ascii="Courier" w:eastAsia="Times New Roman" w:hAnsi="Courier" w:cs="Courier"/>
          <w:color w:val="FF0000"/>
          <w:sz w:val="16"/>
        </w:rPr>
        <w:t>RBS  .......... ........RR RRRRRRRR.. .......... .......... .......... .......... .......... .......... ..........</w:t>
      </w:r>
      <w:r w:rsidRPr="007B7509">
        <w:rPr>
          <w:rFonts w:ascii="Courier" w:eastAsia="Times New Roman" w:hAnsi="Courier" w:cs="Courier"/>
          <w:color w:val="FF0000"/>
          <w:sz w:val="16"/>
        </w:rPr>
        <w:br w:type="page"/>
      </w:r>
      <w:r w:rsidRPr="000206FF">
        <w:rPr>
          <w:rFonts w:ascii="Courier" w:eastAsia="Times New Roman" w:hAnsi="Courier" w:cs="Courier"/>
          <w:sz w:val="16"/>
        </w:rPr>
        <w:t xml:space="preserve">            310        320        330        340        350        360        370        380        390        400</w:t>
      </w:r>
    </w:p>
    <w:p w14:paraId="4F4FB72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TYGACPKYVK QNTLKLATGM RNVPEKQTRG LFGAIAGFIE NGWEGMIDGW YGFRHQNSEG TGQAADLKST QAAIDQINGK LNRVIEKTNE KFHQIEKEFS</w:t>
      </w:r>
    </w:p>
    <w:p w14:paraId="4032D59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 .......... .......... .......... .......... .......... .......... .......... .......... ..........</w:t>
      </w:r>
    </w:p>
    <w:p w14:paraId="7939146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 .......... .......... .......... .......... .......... .......... .......... .......... ..........</w:t>
      </w:r>
    </w:p>
    <w:p w14:paraId="1DD10B7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 .......... .......... .......... .......... .......... .......... .......... .......... ..........</w:t>
      </w:r>
    </w:p>
    <w:p w14:paraId="77B094E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 .......... .......... .......... .......... .......... .......... .......... .......... ..........</w:t>
      </w:r>
    </w:p>
    <w:p w14:paraId="4C4E9F7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 .......... .......... .......... .......... .......... .......... .......... .......... ..........</w:t>
      </w:r>
    </w:p>
    <w:p w14:paraId="7F478D6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 .......... .......... I......... .......... .......... .......... .......... .......... ..........</w:t>
      </w:r>
    </w:p>
    <w:p w14:paraId="7707F8E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 .......... .......... I......... .......... .......... .......... .......... .......... ..........</w:t>
      </w:r>
    </w:p>
    <w:p w14:paraId="07E4FCD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 .......... .......... I......... .......... .......... .......... .......... .......... ..........</w:t>
      </w:r>
    </w:p>
    <w:p w14:paraId="76C51AE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 .......... .......... I......... .......... .......... .......... .......... .......... ..........</w:t>
      </w:r>
    </w:p>
    <w:p w14:paraId="02A6C6E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 .......... .......... I......... .......... .......... .......... .......... .......... ..........</w:t>
      </w:r>
    </w:p>
    <w:p w14:paraId="53282BA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 .......... .......... I......... ......V... .......... .......... .......... .......... ..........</w:t>
      </w:r>
    </w:p>
    <w:p w14:paraId="471FB34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 .......... .......... I......... ......V... .......... .......... .......... .......... ..........</w:t>
      </w:r>
    </w:p>
    <w:p w14:paraId="262DCD8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 .......... .......... I......... ......V... .......... .......... .......... .......... ..........</w:t>
      </w:r>
    </w:p>
    <w:p w14:paraId="4632EEB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 .......... .......... I......... ......V... .......... .......... .......... .......... ..........</w:t>
      </w:r>
    </w:p>
    <w:p w14:paraId="2AFBC1B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 .......... .......... I......... ......V... .......... .......... .......... ...L...... ..........</w:t>
      </w:r>
    </w:p>
    <w:p w14:paraId="1742380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R... .......... .......... I......... ......V... .......... .......... .......... ...L...... ..........</w:t>
      </w:r>
    </w:p>
    <w:p w14:paraId="626D56F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R... .......... .......... I......... ......V... .......... .......... .......... ...L...... ..........</w:t>
      </w:r>
    </w:p>
    <w:p w14:paraId="17AF02F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R... .......... .......... I......... ......V... .......... .......... .......... ...L...... ..........</w:t>
      </w:r>
    </w:p>
    <w:p w14:paraId="3010F25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R... .......... .......... I......... ......V... .......... .......... .......... ...L...... ..........</w:t>
      </w:r>
    </w:p>
    <w:p w14:paraId="152E4AE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R... .......... .......... I......... ......V... .......... .......... .......... ...L...... ..........</w:t>
      </w:r>
    </w:p>
    <w:p w14:paraId="2BFB479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R... .......... .......... I......... ......V... .......... .......... .......... ...L...... ..........</w:t>
      </w:r>
    </w:p>
    <w:p w14:paraId="61F6725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R... .......... .......... I......... ......V... .......... .......... .......... ...L...... ..........</w:t>
      </w:r>
    </w:p>
    <w:p w14:paraId="468DC24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R... .......... .......... I......... ......V... .......... .......... .......... ...L...... ..........</w:t>
      </w:r>
    </w:p>
    <w:p w14:paraId="4762367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R... .......... .......... I......... ......V... .......... .......... .......... ...L...... ..........</w:t>
      </w:r>
    </w:p>
    <w:p w14:paraId="1DD060E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R... .......... .......... I......... ......V... .......... .......... .......... ...L...... ..........</w:t>
      </w:r>
    </w:p>
    <w:p w14:paraId="5E233AF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R... .......... .......... I......... ......V... .......... .......... .......... ...L...... ..........</w:t>
      </w:r>
    </w:p>
    <w:p w14:paraId="0898F70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R... .......... .......... I......... ......V... .......... .......... .......... ...L...... ..........</w:t>
      </w:r>
    </w:p>
    <w:p w14:paraId="6F49D2A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R... .......... .......... I......... ......V... .......... .......... ....N..... ...L...... ..........</w:t>
      </w:r>
    </w:p>
    <w:p w14:paraId="7E24692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R... .......... .......... I......... ......V... .......... .......... ....N..... ...L...... ..........</w:t>
      </w:r>
    </w:p>
    <w:p w14:paraId="55E3C8E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R... .......... .......... I......... ......V... .......... .......... ....N..... ...L...... ..........</w:t>
      </w:r>
    </w:p>
    <w:p w14:paraId="1E9E180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R... .......... .......... I......... ......V... .......... .......... ....N..... ...L...... ..........</w:t>
      </w:r>
    </w:p>
    <w:p w14:paraId="320BEE6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R... .......... .......... I......... ......V... .......... .......... ....N..... ...L...... ..........</w:t>
      </w:r>
    </w:p>
    <w:p w14:paraId="0EC4B71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R... .......... .......... I......... ......V... .......... .......... ....N..... ...L...... ..........</w:t>
      </w:r>
    </w:p>
    <w:p w14:paraId="2BAFA0A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R... .......... .......... I......... ......M... .......... .......... ....N..... ...L...... ..........</w:t>
      </w:r>
    </w:p>
    <w:p w14:paraId="0BB2F73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R... .......... .......... I......... ......V... .......... .......... ....N..... ...L.G.... ..........</w:t>
      </w:r>
    </w:p>
    <w:p w14:paraId="6BC2DCE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R... .......... .......... I......... ......V... .......... .......... ....N..... ...L.G.... ..........</w:t>
      </w:r>
    </w:p>
    <w:p w14:paraId="2DA2A28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R... .......... .......... I......... ......V... .......... I......... ....N..... ...L.G.... ..........</w:t>
      </w:r>
    </w:p>
    <w:p w14:paraId="5340F51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R... .......... .......... I......... ......V... .......... I......... ....N..... ...L.G.... ..........</w:t>
      </w:r>
    </w:p>
    <w:p w14:paraId="7E0694F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R... .......... .......... I......... ......V... .......... I......... .......... ...L.G.... ..........</w:t>
      </w:r>
    </w:p>
    <w:p w14:paraId="5D8CE6D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R... .......... .......... I......... ......V... .......... R......... .......... ...L.G.... ..........</w:t>
      </w:r>
    </w:p>
    <w:p w14:paraId="0180F21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R... .......... .......... I......... ......V... .......... R......... .......... ...L.G.... ..........</w:t>
      </w:r>
    </w:p>
    <w:p w14:paraId="4AD34AD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R... .......... .......... I......... ......V... .......... R......... .......... ...L.G.... ..........</w:t>
      </w:r>
    </w:p>
    <w:p w14:paraId="26EB240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R... .......... .......... I......... ......V... .......... R......... .......... ...L.G.... ..........</w:t>
      </w:r>
    </w:p>
    <w:p w14:paraId="25D2D50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R... .S........ .......... I......... ......V... .......... R......... .......... ...L.G.... ..........</w:t>
      </w:r>
    </w:p>
    <w:p w14:paraId="244319E7" w14:textId="77777777" w:rsidR="00E1084B"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R... .S........ .......... I......... ......V... .......... R......... .......... ...L.G.... ..........</w:t>
      </w:r>
    </w:p>
    <w:p w14:paraId="3D457AC6"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srf  .......s.s sss.s..s.. sssssssss. .....ss..s s..sssssss ..ssssssss ssssssss.s ss.ssssss. sss.ssss.s .s.....sss</w:t>
      </w:r>
    </w:p>
    <w:p w14:paraId="2D83DF30"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 .......... .......... .......... .......... .......... .......... .......... .......... ..........</w:t>
      </w:r>
    </w:p>
    <w:p w14:paraId="37160570"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RBS  .......... .......... .......... .......... .......... .......... .......... .......... .......... ..........</w:t>
      </w:r>
    </w:p>
    <w:p w14:paraId="62DB5AB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p>
    <w:p w14:paraId="14345E86" w14:textId="77777777" w:rsidR="00E1084B" w:rsidRPr="000206FF" w:rsidRDefault="00E1084B" w:rsidP="00E1084B">
      <w:pPr>
        <w:rPr>
          <w:rFonts w:ascii="Courier" w:eastAsia="Times New Roman" w:hAnsi="Courier" w:cs="Courier"/>
          <w:sz w:val="16"/>
        </w:rPr>
      </w:pPr>
      <w:r w:rsidRPr="000206FF">
        <w:rPr>
          <w:rFonts w:ascii="Courier" w:eastAsia="Times New Roman" w:hAnsi="Courier" w:cs="Courier"/>
          <w:sz w:val="16"/>
        </w:rPr>
        <w:br w:type="page"/>
        <w:t xml:space="preserve">            410        420        430        440        450        460        470        480        490        500</w:t>
      </w:r>
    </w:p>
    <w:p w14:paraId="381B031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EVEGRIQDLE KYVEDTKIDL WSYNAELLVA LENQHTIDLT DSEMNKLFEK TRRQLRENAE DMGNGCFKIY HKCDNACIES IR</w:t>
      </w:r>
      <w:r w:rsidRPr="000206FF">
        <w:rPr>
          <w:rFonts w:ascii="Courier" w:eastAsia="Times New Roman" w:hAnsi="Courier" w:cs="Courier"/>
          <w:sz w:val="16"/>
          <w:highlight w:val="green"/>
        </w:rPr>
        <w:t>NGT</w:t>
      </w:r>
      <w:r w:rsidRPr="000206FF">
        <w:rPr>
          <w:rFonts w:ascii="Courier" w:eastAsia="Times New Roman" w:hAnsi="Courier" w:cs="Courier"/>
          <w:sz w:val="16"/>
        </w:rPr>
        <w:t>YDHDV YRDEALNNRF</w:t>
      </w:r>
    </w:p>
    <w:p w14:paraId="7F51421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B6279C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BE68AF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 .......... .......... .......... .......... .......... .......... ..........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66D8D6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03D59AC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4A09F2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105D47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7B3948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F5679C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389B21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482C39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795AB5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3DB8A8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 .......... .......... .......... .......... ..........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85DB63B"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E24CBD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4AC480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054F1D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5CF8EA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69FFDD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2DB3B1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F779EF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B1AB5A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AB8E4BF"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22C5C1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 .......... .......... .......... ..........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AD4A23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A5FC7A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 .......... .....G....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777A7FC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184945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63AA2B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280542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028BBE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 .......... .......... .......... .........R ..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5BC4F3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43734A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4EC2F2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33D8E8D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36A6B5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4A572A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A2D30E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 .......... .......... .......... .........R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2BA413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4E64F4B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120D9FA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2FB2647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9C610A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6E7A09E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5ADA829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 .......... .......... .......... .......... .KK....... .......... ........G. ..</w:t>
      </w:r>
      <w:r w:rsidRPr="000206FF">
        <w:rPr>
          <w:rFonts w:ascii="Courier" w:eastAsia="Times New Roman" w:hAnsi="Courier" w:cs="Courier"/>
          <w:sz w:val="16"/>
          <w:highlight w:val="green"/>
        </w:rPr>
        <w:t>...</w:t>
      </w:r>
      <w:r w:rsidRPr="000206FF">
        <w:rPr>
          <w:rFonts w:ascii="Courier" w:eastAsia="Times New Roman" w:hAnsi="Courier" w:cs="Courier"/>
          <w:sz w:val="16"/>
        </w:rPr>
        <w:t>..... ..........</w:t>
      </w:r>
    </w:p>
    <w:p w14:paraId="0BD19495"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srf  .......... .......... .......... .......... ..s..ss..s ..ss...... .s.s.s.s.. .s.sss..ss .sssssssss s.....ss..</w:t>
      </w:r>
    </w:p>
    <w:p w14:paraId="023DDFEA"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 .......... .......... .......... .......... .......... .......... .......... .......... ..........</w:t>
      </w:r>
    </w:p>
    <w:p w14:paraId="1AC3C7F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7B7509">
        <w:rPr>
          <w:rFonts w:ascii="Courier" w:eastAsia="Times New Roman" w:hAnsi="Courier" w:cs="Courier"/>
          <w:color w:val="FF0000"/>
          <w:sz w:val="16"/>
        </w:rPr>
        <w:t>RBS  .......... .......... .......... .......... .......... .......... .......... .......... .......... ..........</w:t>
      </w:r>
      <w:r w:rsidRPr="007B7509">
        <w:rPr>
          <w:rFonts w:ascii="Courier" w:eastAsia="Times New Roman" w:hAnsi="Courier" w:cs="Courier"/>
          <w:color w:val="FF0000"/>
          <w:sz w:val="16"/>
        </w:rPr>
        <w:br w:type="page"/>
      </w:r>
      <w:r w:rsidRPr="000206FF">
        <w:rPr>
          <w:rFonts w:ascii="Courier" w:eastAsia="Times New Roman" w:hAnsi="Courier" w:cs="Courier"/>
          <w:sz w:val="16"/>
        </w:rPr>
        <w:t xml:space="preserve">            510        520        530        540        550</w:t>
      </w:r>
      <w:r>
        <w:rPr>
          <w:rFonts w:ascii="Courier" w:eastAsia="Times New Roman" w:hAnsi="Courier" w:cs="Courier"/>
          <w:sz w:val="16"/>
        </w:rPr>
        <w:t xml:space="preserve">      </w:t>
      </w:r>
    </w:p>
    <w:p w14:paraId="63D9F0F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8 QIKGVELKSG YKDWILWISF AISCFLLCVV LLGFIMWACQ RGNIRCNICI</w:t>
      </w:r>
    </w:p>
    <w:p w14:paraId="3AFD4B9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69 .......... .......... .......... .......... ..........</w:t>
      </w:r>
    </w:p>
    <w:p w14:paraId="22495A8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0 .......... .......... .......... .......... ..........</w:t>
      </w:r>
    </w:p>
    <w:p w14:paraId="7323179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1 .......... .......... .......... .......... ..........</w:t>
      </w:r>
    </w:p>
    <w:p w14:paraId="244C727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2 .......... .......... .......... .......... K.........</w:t>
      </w:r>
    </w:p>
    <w:p w14:paraId="23D10AA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3 .......... .......... .......... .......... K.........</w:t>
      </w:r>
    </w:p>
    <w:p w14:paraId="2591F84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4 .......... .......... .......... .......... K.........</w:t>
      </w:r>
    </w:p>
    <w:p w14:paraId="6BEE158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5 .......... .......... .......... .......... K.........</w:t>
      </w:r>
    </w:p>
    <w:p w14:paraId="27BBD6A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6 .......... .......... .......... .......... K.........</w:t>
      </w:r>
    </w:p>
    <w:p w14:paraId="6C27520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7 .......... .......... .......... .......... K.........</w:t>
      </w:r>
    </w:p>
    <w:p w14:paraId="3B82FD0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8 .......... .......... .......... .......... K.........</w:t>
      </w:r>
    </w:p>
    <w:p w14:paraId="2B320D2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79 .......... .......... .......... .......... K.........</w:t>
      </w:r>
    </w:p>
    <w:p w14:paraId="3A2E49B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0 .......... .......... .......... .......... K.........</w:t>
      </w:r>
    </w:p>
    <w:p w14:paraId="1CCE90B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1 .......... .......... .......... .......... K.........</w:t>
      </w:r>
    </w:p>
    <w:p w14:paraId="3B92FF9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2 .......... .......... .......... .......... K.........</w:t>
      </w:r>
    </w:p>
    <w:p w14:paraId="116443C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3 .......... .......... .......... .......... K.........</w:t>
      </w:r>
    </w:p>
    <w:p w14:paraId="4E8845A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4 .......... .......... .......... .......... K.........</w:t>
      </w:r>
    </w:p>
    <w:p w14:paraId="5CE4681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5 .......... .......... .......... .......... K.........</w:t>
      </w:r>
    </w:p>
    <w:p w14:paraId="417A071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6 .......... .......... .......... .......... K.........</w:t>
      </w:r>
    </w:p>
    <w:p w14:paraId="016E8A79"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7 .......... .......... .......... .......... K.........</w:t>
      </w:r>
    </w:p>
    <w:p w14:paraId="08C2EF4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8 .......... .......... .......... .......... K.........</w:t>
      </w:r>
    </w:p>
    <w:p w14:paraId="3961DD1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89 .......... .......... .......... .......... K.........</w:t>
      </w:r>
    </w:p>
    <w:p w14:paraId="7A6BBB7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0 .......... .......... .......... .......... K.........</w:t>
      </w:r>
    </w:p>
    <w:p w14:paraId="1202DEC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1 .......... .......... .......... .......... K.........</w:t>
      </w:r>
    </w:p>
    <w:p w14:paraId="13295488"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2 .......... .......... .......... .......... K.........</w:t>
      </w:r>
    </w:p>
    <w:p w14:paraId="339CAFE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3 .......... .......... .......... .......... K.........</w:t>
      </w:r>
    </w:p>
    <w:p w14:paraId="1D146013"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4 .......... .......... .......... .......... K.........</w:t>
      </w:r>
    </w:p>
    <w:p w14:paraId="31B66CC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5 .......... .......... .......... .......... K.........</w:t>
      </w:r>
    </w:p>
    <w:p w14:paraId="3E76F64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6 .......... .......... .......... .......... K.........</w:t>
      </w:r>
    </w:p>
    <w:p w14:paraId="74D2537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7 .......... .......... .......... .......... K.........</w:t>
      </w:r>
    </w:p>
    <w:p w14:paraId="43D9B28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8 .......... .......... .......... .......... K.........</w:t>
      </w:r>
    </w:p>
    <w:p w14:paraId="11A205D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1999 .......... .......... .......... .......... K.........</w:t>
      </w:r>
    </w:p>
    <w:p w14:paraId="0FC5B53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0 .......... .......... .......... .......... K.........</w:t>
      </w:r>
    </w:p>
    <w:p w14:paraId="2EC5986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1 .......... .......... .......... .......... K.........</w:t>
      </w:r>
    </w:p>
    <w:p w14:paraId="6D73B12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2 .......... .......... ........I. .......... K.........</w:t>
      </w:r>
    </w:p>
    <w:p w14:paraId="0A6119CA"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3 .......... .......... .........A .......... K.........</w:t>
      </w:r>
    </w:p>
    <w:p w14:paraId="4A27196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4 .......... .......... .........A .......... K.........</w:t>
      </w:r>
    </w:p>
    <w:p w14:paraId="59062EAD"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5 .......... .......... .........A .......... K.........</w:t>
      </w:r>
    </w:p>
    <w:p w14:paraId="5D398DC5"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6 .......... .......... .........A .......... K.........</w:t>
      </w:r>
    </w:p>
    <w:p w14:paraId="0400A021"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7 .......... .......... .........A .......... K.........</w:t>
      </w:r>
    </w:p>
    <w:p w14:paraId="270BB222"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8 .......... .......... .........A .......... K.........</w:t>
      </w:r>
    </w:p>
    <w:p w14:paraId="06BD9946"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09 .......... .......... .........A .......... K.........</w:t>
      </w:r>
    </w:p>
    <w:p w14:paraId="32ADBA84"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0 .......... .......... .........A .......... K.........</w:t>
      </w:r>
    </w:p>
    <w:p w14:paraId="4DD93A9C"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1 .......... .......... .........A .......... K.........</w:t>
      </w:r>
    </w:p>
    <w:p w14:paraId="21AA58A7"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2 .......... .......... .........A .......... K.........</w:t>
      </w:r>
    </w:p>
    <w:p w14:paraId="1F17BA50"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r w:rsidRPr="000206FF">
        <w:rPr>
          <w:rFonts w:ascii="Courier" w:eastAsia="Times New Roman" w:hAnsi="Courier" w:cs="Courier"/>
          <w:sz w:val="16"/>
        </w:rPr>
        <w:t>2013 .......... .......... .........A .......... K.........</w:t>
      </w:r>
    </w:p>
    <w:p w14:paraId="6C535904"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srf  s.s------- ---------- ---------- ---------- ----------</w:t>
      </w:r>
    </w:p>
    <w:p w14:paraId="548AD302"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AS   .......... .......... .......... .......... ..........</w:t>
      </w:r>
    </w:p>
    <w:p w14:paraId="6CCDC492" w14:textId="77777777" w:rsidR="00E1084B" w:rsidRPr="007B7509"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RBS  .......... .......... .......... .......... ..........</w:t>
      </w:r>
    </w:p>
    <w:p w14:paraId="2CFB14DE" w14:textId="77777777" w:rsidR="00E1084B" w:rsidRPr="000206FF" w:rsidRDefault="00E1084B" w:rsidP="00E1084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sz w:val="16"/>
        </w:rPr>
      </w:pPr>
    </w:p>
    <w:p w14:paraId="7483D5C9" w14:textId="77777777" w:rsidR="00704FC5" w:rsidRDefault="00704FC5" w:rsidP="00100F41">
      <w:pPr>
        <w:pStyle w:val="Default"/>
        <w:rPr>
          <w:rFonts w:ascii="Arial" w:hAnsi="Arial" w:cs="Times New Roman"/>
          <w:b/>
        </w:rPr>
        <w:sectPr w:rsidR="00704FC5" w:rsidSect="00D85E42">
          <w:pgSz w:w="15840" w:h="12240" w:orient="landscape"/>
          <w:pgMar w:top="1440" w:right="1440" w:bottom="1440" w:left="1440" w:header="720" w:footer="720" w:gutter="0"/>
          <w:cols w:space="720"/>
          <w:docGrid w:linePitch="360"/>
        </w:sectPr>
      </w:pPr>
    </w:p>
    <w:p w14:paraId="597D777B" w14:textId="2A02EB70" w:rsidR="00560437" w:rsidRPr="007F3340" w:rsidRDefault="00677612" w:rsidP="00100F41">
      <w:pPr>
        <w:pStyle w:val="Default"/>
        <w:rPr>
          <w:rFonts w:ascii="Arial" w:hAnsi="Arial" w:cs="Times New Roman"/>
        </w:rPr>
      </w:pPr>
      <w:r>
        <w:rPr>
          <w:rFonts w:ascii="Arial" w:hAnsi="Arial" w:cs="Times New Roman"/>
          <w:b/>
        </w:rPr>
        <w:t>Fig</w:t>
      </w:r>
      <w:r w:rsidR="00560437" w:rsidRPr="007F3340">
        <w:rPr>
          <w:rFonts w:ascii="Arial" w:hAnsi="Arial" w:cs="Times New Roman"/>
          <w:b/>
        </w:rPr>
        <w:t xml:space="preserve"> S2.</w:t>
      </w:r>
      <w:r w:rsidR="00560437" w:rsidRPr="007F3340">
        <w:rPr>
          <w:rFonts w:ascii="Arial" w:hAnsi="Arial" w:cs="Times New Roman"/>
        </w:rPr>
        <w:t xml:space="preserve"> </w:t>
      </w:r>
      <w:r w:rsidR="00560437" w:rsidRPr="007F3340">
        <w:rPr>
          <w:rFonts w:ascii="Arial" w:hAnsi="Arial" w:cs="Times New Roman"/>
        </w:rPr>
        <w:tab/>
      </w:r>
      <w:r w:rsidR="00560437">
        <w:rPr>
          <w:rFonts w:ascii="Arial" w:hAnsi="Arial" w:cs="Times New Roman"/>
        </w:rPr>
        <w:t xml:space="preserve">Sequence alignment of A(H3N2) recHAs used in this study. The alignment is annotated as described in Figure S1 for surface residues (srf), antigenic sites (AS) and receptor binding site resdiues (RBS). At the end of each line the total number of potential glycosylation sites is listed. </w:t>
      </w:r>
    </w:p>
    <w:p w14:paraId="761B1242" w14:textId="77777777" w:rsidR="00560437" w:rsidRDefault="00560437"/>
    <w:p w14:paraId="4988C9C9" w14:textId="77777777" w:rsidR="00540FE4" w:rsidRPr="00B3314A" w:rsidRDefault="00540FE4" w:rsidP="00540FE4">
      <w:pPr>
        <w:pStyle w:val="PlainText"/>
        <w:rPr>
          <w:sz w:val="16"/>
        </w:rPr>
      </w:pPr>
      <w:r>
        <w:rPr>
          <w:sz w:val="16"/>
        </w:rPr>
        <w:t xml:space="preserve">     </w:t>
      </w:r>
      <w:r w:rsidRPr="00B3314A">
        <w:rPr>
          <w:sz w:val="16"/>
        </w:rPr>
        <w:t xml:space="preserve">        </w:t>
      </w:r>
      <w:r>
        <w:rPr>
          <w:sz w:val="16"/>
        </w:rPr>
        <w:t xml:space="preserve">  </w:t>
      </w:r>
      <w:r w:rsidRPr="00B3314A">
        <w:rPr>
          <w:sz w:val="16"/>
        </w:rPr>
        <w:t xml:space="preserve"> 1        </w:t>
      </w:r>
      <w:r>
        <w:rPr>
          <w:sz w:val="16"/>
        </w:rPr>
        <w:t xml:space="preserve">  10</w:t>
      </w:r>
      <w:r w:rsidRPr="00B3314A">
        <w:rPr>
          <w:sz w:val="16"/>
        </w:rPr>
        <w:t xml:space="preserve">     </w:t>
      </w:r>
      <w:r>
        <w:rPr>
          <w:sz w:val="16"/>
        </w:rPr>
        <w:t xml:space="preserve"> </w:t>
      </w:r>
      <w:r w:rsidRPr="00B3314A">
        <w:rPr>
          <w:sz w:val="16"/>
        </w:rPr>
        <w:t xml:space="preserve">   2</w:t>
      </w:r>
      <w:r>
        <w:rPr>
          <w:sz w:val="16"/>
        </w:rPr>
        <w:t>0</w:t>
      </w:r>
      <w:r w:rsidRPr="00B3314A">
        <w:rPr>
          <w:sz w:val="16"/>
        </w:rPr>
        <w:t xml:space="preserve">  </w:t>
      </w:r>
      <w:r>
        <w:rPr>
          <w:sz w:val="16"/>
        </w:rPr>
        <w:t xml:space="preserve"> </w:t>
      </w:r>
      <w:r w:rsidRPr="00B3314A">
        <w:rPr>
          <w:sz w:val="16"/>
        </w:rPr>
        <w:t xml:space="preserve">      3</w:t>
      </w:r>
      <w:r>
        <w:rPr>
          <w:sz w:val="16"/>
        </w:rPr>
        <w:t>0</w:t>
      </w:r>
      <w:r w:rsidRPr="00B3314A">
        <w:rPr>
          <w:sz w:val="16"/>
        </w:rPr>
        <w:t xml:space="preserve"> </w:t>
      </w:r>
      <w:r>
        <w:rPr>
          <w:sz w:val="16"/>
        </w:rPr>
        <w:t xml:space="preserve"> </w:t>
      </w:r>
      <w:r w:rsidRPr="00B3314A">
        <w:rPr>
          <w:sz w:val="16"/>
        </w:rPr>
        <w:t xml:space="preserve">       4</w:t>
      </w:r>
      <w:r>
        <w:rPr>
          <w:sz w:val="16"/>
        </w:rPr>
        <w:t>0</w:t>
      </w:r>
      <w:r w:rsidRPr="00B3314A">
        <w:rPr>
          <w:sz w:val="16"/>
        </w:rPr>
        <w:t xml:space="preserve">  </w:t>
      </w:r>
      <w:r>
        <w:rPr>
          <w:sz w:val="16"/>
        </w:rPr>
        <w:t xml:space="preserve"> </w:t>
      </w:r>
      <w:r w:rsidRPr="00B3314A">
        <w:rPr>
          <w:sz w:val="16"/>
        </w:rPr>
        <w:t xml:space="preserve">      5</w:t>
      </w:r>
      <w:r>
        <w:rPr>
          <w:sz w:val="16"/>
        </w:rPr>
        <w:t>0</w:t>
      </w:r>
      <w:r w:rsidRPr="00B3314A">
        <w:rPr>
          <w:sz w:val="16"/>
        </w:rPr>
        <w:t xml:space="preserve">      </w:t>
      </w:r>
      <w:r>
        <w:rPr>
          <w:sz w:val="16"/>
        </w:rPr>
        <w:t xml:space="preserve"> </w:t>
      </w:r>
      <w:r w:rsidRPr="00B3314A">
        <w:rPr>
          <w:sz w:val="16"/>
        </w:rPr>
        <w:t xml:space="preserve">  6</w:t>
      </w:r>
      <w:r>
        <w:rPr>
          <w:sz w:val="16"/>
        </w:rPr>
        <w:t>0</w:t>
      </w:r>
      <w:r w:rsidRPr="00B3314A">
        <w:rPr>
          <w:sz w:val="16"/>
        </w:rPr>
        <w:t xml:space="preserve">      </w:t>
      </w:r>
      <w:r>
        <w:rPr>
          <w:sz w:val="16"/>
        </w:rPr>
        <w:t xml:space="preserve"> </w:t>
      </w:r>
      <w:r w:rsidRPr="00B3314A">
        <w:rPr>
          <w:sz w:val="16"/>
        </w:rPr>
        <w:t xml:space="preserve">  7</w:t>
      </w:r>
      <w:r>
        <w:rPr>
          <w:sz w:val="16"/>
        </w:rPr>
        <w:t>0</w:t>
      </w:r>
      <w:r w:rsidRPr="00B3314A">
        <w:rPr>
          <w:sz w:val="16"/>
        </w:rPr>
        <w:t xml:space="preserve">     </w:t>
      </w:r>
      <w:r>
        <w:rPr>
          <w:sz w:val="16"/>
        </w:rPr>
        <w:t xml:space="preserve"> </w:t>
      </w:r>
      <w:r w:rsidRPr="00B3314A">
        <w:rPr>
          <w:sz w:val="16"/>
        </w:rPr>
        <w:t xml:space="preserve">   8</w:t>
      </w:r>
      <w:r>
        <w:rPr>
          <w:sz w:val="16"/>
        </w:rPr>
        <w:t>0</w:t>
      </w:r>
      <w:r w:rsidRPr="00B3314A">
        <w:rPr>
          <w:sz w:val="16"/>
        </w:rPr>
        <w:t xml:space="preserve">  </w:t>
      </w:r>
      <w:r>
        <w:rPr>
          <w:sz w:val="16"/>
        </w:rPr>
        <w:t xml:space="preserve"> </w:t>
      </w:r>
      <w:r w:rsidRPr="00B3314A">
        <w:rPr>
          <w:sz w:val="16"/>
        </w:rPr>
        <w:t xml:space="preserve">      9</w:t>
      </w:r>
      <w:r>
        <w:rPr>
          <w:sz w:val="16"/>
        </w:rPr>
        <w:t>0</w:t>
      </w:r>
      <w:r w:rsidRPr="00B3314A">
        <w:rPr>
          <w:sz w:val="16"/>
        </w:rPr>
        <w:t xml:space="preserve">        </w:t>
      </w:r>
    </w:p>
    <w:p w14:paraId="1FB1F266" w14:textId="77777777" w:rsidR="00540FE4" w:rsidRPr="00B3314A" w:rsidRDefault="00540FE4" w:rsidP="00540FE4">
      <w:pPr>
        <w:pStyle w:val="PlainText"/>
        <w:rPr>
          <w:sz w:val="16"/>
        </w:rPr>
      </w:pP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p>
    <w:p w14:paraId="08ACE662"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 xml:space="preserve"> QDLPGND</w:t>
      </w:r>
      <w:r w:rsidRPr="00614FB9">
        <w:rPr>
          <w:sz w:val="16"/>
          <w:highlight w:val="green"/>
        </w:rPr>
        <w:t>N-S</w:t>
      </w:r>
      <w:r w:rsidRPr="00614FB9">
        <w:rPr>
          <w:sz w:val="16"/>
        </w:rPr>
        <w:t xml:space="preserve"> </w:t>
      </w:r>
      <w:r w:rsidRPr="00614FB9">
        <w:rPr>
          <w:sz w:val="16"/>
          <w:highlight w:val="green"/>
        </w:rPr>
        <w:t>T</w:t>
      </w:r>
      <w:r w:rsidRPr="00B3314A">
        <w:rPr>
          <w:sz w:val="16"/>
        </w:rPr>
        <w:t>ATLCLGHHA VP</w:t>
      </w:r>
      <w:r w:rsidRPr="00614FB9">
        <w:rPr>
          <w:sz w:val="16"/>
          <w:highlight w:val="green"/>
        </w:rPr>
        <w:t>NGT</w:t>
      </w:r>
      <w:r w:rsidRPr="00B3314A">
        <w:rPr>
          <w:sz w:val="16"/>
        </w:rPr>
        <w:t>LVKTI TDDQIEVT</w:t>
      </w:r>
      <w:r w:rsidRPr="00614FB9">
        <w:rPr>
          <w:sz w:val="16"/>
          <w:highlight w:val="green"/>
        </w:rPr>
        <w:t>NA</w:t>
      </w:r>
      <w:r w:rsidRPr="00B3314A">
        <w:rPr>
          <w:sz w:val="16"/>
        </w:rPr>
        <w:t xml:space="preserve"> </w:t>
      </w:r>
      <w:r w:rsidRPr="00614FB9">
        <w:rPr>
          <w:sz w:val="16"/>
          <w:highlight w:val="green"/>
        </w:rPr>
        <w:t>T</w:t>
      </w:r>
      <w:r w:rsidRPr="00B3314A">
        <w:rPr>
          <w:sz w:val="16"/>
        </w:rPr>
        <w:t>ELVQSSSTG KICNNPHRIL DGIDCTLIDA LLGDPHCDVF Q</w:t>
      </w:r>
      <w:r w:rsidRPr="00614FB9">
        <w:rPr>
          <w:sz w:val="16"/>
          <w:highlight w:val="green"/>
        </w:rPr>
        <w:t>NET</w:t>
      </w:r>
      <w:r w:rsidRPr="00B3314A">
        <w:rPr>
          <w:sz w:val="16"/>
        </w:rPr>
        <w:t>WDLFVE RSKAFSNCYP</w:t>
      </w:r>
    </w:p>
    <w:p w14:paraId="6C0F0156" w14:textId="77777777" w:rsidR="00540FE4" w:rsidRPr="00B3314A" w:rsidRDefault="00540FE4" w:rsidP="00540FE4">
      <w:pPr>
        <w:pStyle w:val="PlainText"/>
        <w:rPr>
          <w:sz w:val="16"/>
        </w:rPr>
      </w:pPr>
      <w:r>
        <w:rPr>
          <w:sz w:val="16"/>
        </w:rPr>
        <w:t xml:space="preserve">PtChalmers73    </w:t>
      </w:r>
      <w:r w:rsidRPr="00B3314A">
        <w:rPr>
          <w:sz w:val="16"/>
        </w:rPr>
        <w:t>..F....</w:t>
      </w:r>
      <w:r w:rsidRPr="00614FB9">
        <w:rPr>
          <w:sz w:val="16"/>
          <w:highlight w:val="green"/>
        </w:rPr>
        <w:t>.</w:t>
      </w:r>
      <w:r>
        <w:rPr>
          <w:sz w:val="16"/>
          <w:highlight w:val="green"/>
        </w:rPr>
        <w:t>-</w:t>
      </w:r>
      <w:r w:rsidRPr="00614FB9">
        <w:rPr>
          <w:sz w:val="16"/>
          <w:highlight w:val="green"/>
        </w:rPr>
        <w:t>.</w:t>
      </w:r>
      <w:r w:rsidRPr="00614FB9">
        <w:rPr>
          <w:sz w:val="16"/>
        </w:rPr>
        <w:t xml:space="preserve"> </w:t>
      </w:r>
      <w:r w:rsidRPr="00614FB9">
        <w:rPr>
          <w:sz w:val="16"/>
          <w:highlight w:val="green"/>
        </w:rPr>
        <w:t>.</w:t>
      </w:r>
      <w:r w:rsidRPr="00B3314A">
        <w:rPr>
          <w:sz w:val="16"/>
        </w:rPr>
        <w:t>......... ..</w:t>
      </w:r>
      <w:r w:rsidRPr="00614FB9">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 ...</w:t>
      </w:r>
      <w:r w:rsidRPr="00614FB9">
        <w:rPr>
          <w:sz w:val="16"/>
          <w:highlight w:val="green"/>
        </w:rPr>
        <w:t>N..</w:t>
      </w:r>
      <w:r w:rsidRPr="00B3314A">
        <w:rPr>
          <w:sz w:val="16"/>
        </w:rPr>
        <w:t>.... ........G. .</w:t>
      </w:r>
      <w:r w:rsidRPr="00BC08A3">
        <w:rPr>
          <w:sz w:val="16"/>
          <w:highlight w:val="green"/>
        </w:rPr>
        <w:t>...</w:t>
      </w:r>
      <w:r w:rsidRPr="00B3314A">
        <w:rPr>
          <w:sz w:val="16"/>
        </w:rPr>
        <w:t>...... ..........</w:t>
      </w:r>
    </w:p>
    <w:p w14:paraId="16B321E0" w14:textId="77777777" w:rsidR="00540FE4" w:rsidRPr="00B3314A" w:rsidRDefault="00540FE4" w:rsidP="00540FE4">
      <w:pPr>
        <w:pStyle w:val="PlainText"/>
        <w:rPr>
          <w:sz w:val="16"/>
        </w:rPr>
      </w:pPr>
      <w:r>
        <w:rPr>
          <w:sz w:val="16"/>
        </w:rPr>
        <w:t xml:space="preserve">Victoria75     </w:t>
      </w:r>
      <w:r w:rsidRPr="00B3314A">
        <w:rPr>
          <w:sz w:val="16"/>
        </w:rPr>
        <w:t xml:space="preserve"> .......</w:t>
      </w:r>
      <w:r w:rsidRPr="00614FB9">
        <w:rPr>
          <w:sz w:val="16"/>
          <w:highlight w:val="green"/>
        </w:rPr>
        <w:t>.N.</w:t>
      </w:r>
      <w:r w:rsidRPr="00614FB9">
        <w:rPr>
          <w:sz w:val="16"/>
        </w:rPr>
        <w:t xml:space="preserve"> </w:t>
      </w:r>
      <w:r w:rsidRPr="00614FB9">
        <w:rPr>
          <w:sz w:val="16"/>
          <w:highlight w:val="green"/>
        </w:rPr>
        <w:t>.</w:t>
      </w:r>
      <w:r w:rsidRPr="00B3314A">
        <w:rPr>
          <w:sz w:val="16"/>
        </w:rPr>
        <w:t>......... ..</w:t>
      </w:r>
      <w:r w:rsidRPr="00614FB9">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 ...</w:t>
      </w:r>
      <w:r w:rsidRPr="007A001A">
        <w:rPr>
          <w:sz w:val="16"/>
          <w:highlight w:val="green"/>
        </w:rPr>
        <w:t>N..</w:t>
      </w:r>
      <w:r w:rsidRPr="00B3314A">
        <w:rPr>
          <w:sz w:val="16"/>
        </w:rPr>
        <w:t>.... ........G. ...K...... ..........</w:t>
      </w:r>
    </w:p>
    <w:p w14:paraId="71275BEC" w14:textId="77777777" w:rsidR="00540FE4" w:rsidRPr="00B3314A" w:rsidRDefault="00540FE4" w:rsidP="00540FE4">
      <w:pPr>
        <w:pStyle w:val="PlainText"/>
        <w:rPr>
          <w:sz w:val="16"/>
        </w:rPr>
      </w:pPr>
      <w:r>
        <w:rPr>
          <w:sz w:val="16"/>
        </w:rPr>
        <w:t xml:space="preserve">Bangkok79       </w:t>
      </w:r>
      <w:r w:rsidRPr="00B3314A">
        <w:rPr>
          <w:sz w:val="16"/>
        </w:rPr>
        <w:t>.N.....</w:t>
      </w:r>
      <w:r w:rsidRPr="00614FB9">
        <w:rPr>
          <w:sz w:val="16"/>
          <w:highlight w:val="green"/>
        </w:rPr>
        <w:t>.</w:t>
      </w:r>
      <w:r>
        <w:rPr>
          <w:sz w:val="16"/>
          <w:highlight w:val="green"/>
        </w:rPr>
        <w:t>-</w:t>
      </w:r>
      <w:r w:rsidRPr="00614FB9">
        <w:rPr>
          <w:sz w:val="16"/>
          <w:highlight w:val="green"/>
        </w:rPr>
        <w:t>.</w:t>
      </w:r>
      <w:r w:rsidRPr="00614FB9">
        <w:rPr>
          <w:sz w:val="16"/>
        </w:rPr>
        <w:t xml:space="preserve"> </w:t>
      </w:r>
      <w:r w:rsidRPr="00614FB9">
        <w:rPr>
          <w:sz w:val="16"/>
          <w:highlight w:val="green"/>
        </w:rPr>
        <w:t>.</w:t>
      </w:r>
      <w:r w:rsidRPr="00B3314A">
        <w:rPr>
          <w:sz w:val="16"/>
        </w:rPr>
        <w:t>......... ..</w:t>
      </w:r>
      <w:r w:rsidRPr="00614FB9">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 ..K</w:t>
      </w:r>
      <w:r w:rsidRPr="007A001A">
        <w:rPr>
          <w:sz w:val="16"/>
          <w:highlight w:val="green"/>
        </w:rPr>
        <w:t>N..</w:t>
      </w:r>
      <w:r w:rsidRPr="00B3314A">
        <w:rPr>
          <w:sz w:val="16"/>
        </w:rPr>
        <w:t>.... ........G. ...K...... ..........</w:t>
      </w:r>
    </w:p>
    <w:p w14:paraId="0DFE6CDD" w14:textId="77777777" w:rsidR="00540FE4" w:rsidRPr="00B3314A" w:rsidRDefault="00540FE4" w:rsidP="00540FE4">
      <w:pPr>
        <w:pStyle w:val="PlainText"/>
        <w:rPr>
          <w:sz w:val="16"/>
        </w:rPr>
      </w:pPr>
      <w:r>
        <w:rPr>
          <w:sz w:val="16"/>
        </w:rPr>
        <w:t xml:space="preserve">Leningrad86     </w:t>
      </w:r>
      <w:r w:rsidRPr="00B3314A">
        <w:rPr>
          <w:sz w:val="16"/>
        </w:rPr>
        <w:t>.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 ..K</w:t>
      </w:r>
      <w:r w:rsidRPr="007A001A">
        <w:rPr>
          <w:sz w:val="16"/>
          <w:highlight w:val="green"/>
        </w:rPr>
        <w:t>N..</w:t>
      </w:r>
      <w:r w:rsidRPr="00B3314A">
        <w:rPr>
          <w:sz w:val="16"/>
        </w:rPr>
        <w:t>.... ........G. ...K....I. ..........</w:t>
      </w:r>
    </w:p>
    <w:p w14:paraId="74A32523"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 ..K</w:t>
      </w:r>
      <w:r w:rsidRPr="007A001A">
        <w:rPr>
          <w:sz w:val="16"/>
          <w:highlight w:val="green"/>
        </w:rPr>
        <w:t>N..</w:t>
      </w:r>
      <w:r w:rsidRPr="00B3314A">
        <w:rPr>
          <w:sz w:val="16"/>
        </w:rPr>
        <w:t>.... ........G. ...K...... ....Y.....</w:t>
      </w:r>
    </w:p>
    <w:p w14:paraId="31D49B2A" w14:textId="77777777" w:rsidR="00540FE4" w:rsidRDefault="00540FE4" w:rsidP="00540FE4">
      <w:pPr>
        <w:pStyle w:val="PlainText"/>
        <w:rPr>
          <w:sz w:val="16"/>
        </w:rPr>
      </w:pPr>
      <w:r>
        <w:rPr>
          <w:sz w:val="16"/>
        </w:rPr>
        <w:t>Beijing92       .K.....</w:t>
      </w:r>
      <w:r w:rsidRPr="004E2E6C">
        <w:rPr>
          <w:sz w:val="16"/>
          <w:highlight w:val="green"/>
        </w:rPr>
        <w:t>.-.</w:t>
      </w:r>
      <w:r>
        <w:rPr>
          <w:sz w:val="16"/>
        </w:rPr>
        <w:t xml:space="preserve"> </w:t>
      </w:r>
      <w:r w:rsidRPr="004E2E6C">
        <w:rPr>
          <w:sz w:val="16"/>
          <w:highlight w:val="green"/>
        </w:rPr>
        <w:t>.</w:t>
      </w:r>
      <w:r>
        <w:rPr>
          <w:sz w:val="16"/>
        </w:rPr>
        <w:t>.........</w:t>
      </w:r>
      <w:r w:rsidRPr="006D5142">
        <w:rPr>
          <w:sz w:val="16"/>
        </w:rPr>
        <w:t xml:space="preserve"> </w:t>
      </w:r>
      <w:r w:rsidRPr="00B3314A">
        <w:rPr>
          <w:sz w:val="16"/>
        </w:rPr>
        <w:t>..</w:t>
      </w:r>
      <w:r w:rsidRPr="007A001A">
        <w:rPr>
          <w:sz w:val="16"/>
          <w:highlight w:val="green"/>
        </w:rPr>
        <w:t>...</w:t>
      </w:r>
      <w:r w:rsidRPr="00B3314A">
        <w:rPr>
          <w:sz w:val="16"/>
        </w:rPr>
        <w:t>.....</w:t>
      </w:r>
      <w:r w:rsidRPr="006D5142">
        <w:rPr>
          <w:sz w:val="16"/>
        </w:rPr>
        <w:t xml:space="preserve"> </w:t>
      </w:r>
      <w:r w:rsidRPr="00B3314A">
        <w:rPr>
          <w:sz w:val="16"/>
        </w:rPr>
        <w:t>.N......</w:t>
      </w:r>
      <w:r w:rsidRPr="007A001A">
        <w:rPr>
          <w:sz w:val="16"/>
          <w:highlight w:val="green"/>
        </w:rPr>
        <w:t>..</w:t>
      </w:r>
      <w:r w:rsidRPr="006D5142">
        <w:rPr>
          <w:sz w:val="16"/>
        </w:rPr>
        <w:t xml:space="preserve"> </w:t>
      </w:r>
      <w:r w:rsidRPr="007A001A">
        <w:rPr>
          <w:sz w:val="16"/>
          <w:highlight w:val="green"/>
        </w:rPr>
        <w:t>.</w:t>
      </w:r>
      <w:r w:rsidRPr="00B3314A">
        <w:rPr>
          <w:sz w:val="16"/>
        </w:rPr>
        <w:t>.........</w:t>
      </w:r>
      <w:r w:rsidRPr="006D5142">
        <w:rPr>
          <w:sz w:val="16"/>
        </w:rPr>
        <w:t xml:space="preserve"> </w:t>
      </w:r>
      <w:r w:rsidRPr="00B3314A">
        <w:rPr>
          <w:sz w:val="16"/>
        </w:rPr>
        <w:t>R..DS..... ..K</w:t>
      </w:r>
      <w:r w:rsidRPr="007A001A">
        <w:rPr>
          <w:sz w:val="16"/>
          <w:highlight w:val="green"/>
        </w:rPr>
        <w:t>N..</w:t>
      </w:r>
      <w:r w:rsidRPr="00B3314A">
        <w:rPr>
          <w:sz w:val="16"/>
        </w:rPr>
        <w:t>.... ........G. ..</w:t>
      </w:r>
      <w:r>
        <w:rPr>
          <w:sz w:val="16"/>
        </w:rPr>
        <w:t>KE......</w:t>
      </w:r>
      <w:r w:rsidRPr="006D5142">
        <w:rPr>
          <w:sz w:val="16"/>
        </w:rPr>
        <w:t xml:space="preserve"> </w:t>
      </w:r>
      <w:r w:rsidRPr="00B3314A">
        <w:rPr>
          <w:sz w:val="16"/>
        </w:rPr>
        <w:t>....Y.....</w:t>
      </w:r>
    </w:p>
    <w:p w14:paraId="44516004" w14:textId="77777777" w:rsidR="00540FE4" w:rsidRPr="00B3314A" w:rsidRDefault="00540FE4" w:rsidP="00540FE4">
      <w:pPr>
        <w:pStyle w:val="PlainText"/>
        <w:rPr>
          <w:sz w:val="16"/>
        </w:rPr>
      </w:pPr>
      <w:r>
        <w:rPr>
          <w:sz w:val="16"/>
        </w:rPr>
        <w:t xml:space="preserve">Johannesburg94  </w:t>
      </w:r>
      <w:r w:rsidRPr="00B3314A">
        <w:rPr>
          <w:sz w:val="16"/>
        </w:rPr>
        <w:t>.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P.. R..DS..... ..K</w:t>
      </w:r>
      <w:r w:rsidRPr="007A001A">
        <w:rPr>
          <w:sz w:val="16"/>
          <w:highlight w:val="green"/>
        </w:rPr>
        <w:t>N..</w:t>
      </w:r>
      <w:r w:rsidRPr="00B3314A">
        <w:rPr>
          <w:sz w:val="16"/>
        </w:rPr>
        <w:t>.... ........G. ..KE...... ....Y.....</w:t>
      </w:r>
    </w:p>
    <w:p w14:paraId="00DD576B" w14:textId="77777777" w:rsidR="00540FE4" w:rsidRPr="00B3314A" w:rsidRDefault="00540FE4" w:rsidP="00540FE4">
      <w:pPr>
        <w:pStyle w:val="PlainText"/>
        <w:rPr>
          <w:sz w:val="16"/>
        </w:rPr>
      </w:pPr>
      <w:r>
        <w:rPr>
          <w:sz w:val="16"/>
        </w:rPr>
        <w:t xml:space="preserve">Nanchang95      </w:t>
      </w:r>
      <w:r w:rsidRPr="00B3314A">
        <w:rPr>
          <w:sz w:val="16"/>
        </w:rPr>
        <w:t>.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 ..K</w:t>
      </w:r>
      <w:r w:rsidRPr="007A001A">
        <w:rPr>
          <w:sz w:val="16"/>
          <w:highlight w:val="green"/>
        </w:rPr>
        <w:t>N..</w:t>
      </w:r>
      <w:r w:rsidRPr="00B3314A">
        <w:rPr>
          <w:sz w:val="16"/>
        </w:rPr>
        <w:t>.... ........G. ..KE...... ....Y.....</w:t>
      </w:r>
    </w:p>
    <w:p w14:paraId="466F4ECE" w14:textId="77777777" w:rsidR="00540FE4" w:rsidRPr="00B3314A" w:rsidRDefault="00540FE4" w:rsidP="00540FE4">
      <w:pPr>
        <w:pStyle w:val="PlainText"/>
        <w:rPr>
          <w:sz w:val="16"/>
        </w:rPr>
      </w:pPr>
      <w:r>
        <w:rPr>
          <w:sz w:val="16"/>
        </w:rPr>
        <w:t xml:space="preserve">Sydney97        </w:t>
      </w:r>
      <w:r w:rsidRPr="00B3314A">
        <w:rPr>
          <w:sz w:val="16"/>
        </w:rPr>
        <w:t>.KI....</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 ..E</w:t>
      </w:r>
      <w:r w:rsidRPr="007A001A">
        <w:rPr>
          <w:sz w:val="16"/>
          <w:highlight w:val="green"/>
        </w:rPr>
        <w:t>N..</w:t>
      </w:r>
      <w:r w:rsidRPr="00B3314A">
        <w:rPr>
          <w:sz w:val="16"/>
        </w:rPr>
        <w:t>.... ........G. ..KE...... ....Y.....</w:t>
      </w:r>
    </w:p>
    <w:p w14:paraId="372F11C0"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S</w:t>
      </w:r>
      <w:r w:rsidRPr="007A001A">
        <w:rPr>
          <w:sz w:val="16"/>
          <w:highlight w:val="green"/>
        </w:rPr>
        <w:t>...</w:t>
      </w:r>
      <w:r w:rsidRPr="00B3314A">
        <w:rPr>
          <w:sz w:val="16"/>
        </w:rPr>
        <w:t>..... .N......</w:t>
      </w:r>
      <w:r w:rsidRPr="007A001A">
        <w:rPr>
          <w:sz w:val="16"/>
          <w:highlight w:val="green"/>
        </w:rPr>
        <w:t>..</w:t>
      </w:r>
      <w:r w:rsidRPr="00B3314A">
        <w:rPr>
          <w:sz w:val="16"/>
        </w:rPr>
        <w:t xml:space="preserve"> </w:t>
      </w:r>
      <w:r w:rsidRPr="007A001A">
        <w:rPr>
          <w:sz w:val="16"/>
          <w:highlight w:val="green"/>
        </w:rPr>
        <w:t>.</w:t>
      </w:r>
      <w:r w:rsidRPr="00B3314A">
        <w:rPr>
          <w:sz w:val="16"/>
        </w:rPr>
        <w:t>......... R..DS..Q.. ..E</w:t>
      </w:r>
      <w:r w:rsidRPr="007A001A">
        <w:rPr>
          <w:sz w:val="16"/>
          <w:highlight w:val="green"/>
        </w:rPr>
        <w:t>N..</w:t>
      </w:r>
      <w:r w:rsidRPr="00B3314A">
        <w:rPr>
          <w:sz w:val="16"/>
        </w:rPr>
        <w:t>.... ........G. ..KE...... ....Y.....</w:t>
      </w:r>
    </w:p>
    <w:p w14:paraId="23C8BAAF" w14:textId="77777777" w:rsidR="00540FE4" w:rsidRPr="00B3314A" w:rsidRDefault="00540FE4" w:rsidP="00540FE4">
      <w:pPr>
        <w:pStyle w:val="PlainText"/>
        <w:rPr>
          <w:sz w:val="16"/>
        </w:rPr>
      </w:pPr>
      <w:r>
        <w:rPr>
          <w:sz w:val="16"/>
        </w:rPr>
        <w:t xml:space="preserve">Wyoming03      </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 G..DS..Q.. ..E</w:t>
      </w:r>
      <w:r w:rsidRPr="007A001A">
        <w:rPr>
          <w:sz w:val="16"/>
          <w:highlight w:val="green"/>
        </w:rPr>
        <w:t>N..</w:t>
      </w:r>
      <w:r w:rsidRPr="00B3314A">
        <w:rPr>
          <w:sz w:val="16"/>
        </w:rPr>
        <w:t>.... .....Q..G. ..KK...... ....Y.....</w:t>
      </w:r>
    </w:p>
    <w:p w14:paraId="66AE8D6F" w14:textId="77777777" w:rsidR="00540FE4" w:rsidRPr="00B3314A" w:rsidRDefault="00540FE4" w:rsidP="00540FE4">
      <w:pPr>
        <w:pStyle w:val="PlainText"/>
        <w:rPr>
          <w:sz w:val="16"/>
        </w:rPr>
      </w:pPr>
      <w:r>
        <w:rPr>
          <w:sz w:val="16"/>
        </w:rPr>
        <w:t xml:space="preserve">California04  </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 G..DS..Q.. ..E</w:t>
      </w:r>
      <w:r w:rsidRPr="007A001A">
        <w:rPr>
          <w:sz w:val="16"/>
          <w:highlight w:val="green"/>
        </w:rPr>
        <w:t>N..</w:t>
      </w:r>
      <w:r w:rsidRPr="00B3314A">
        <w:rPr>
          <w:sz w:val="16"/>
        </w:rPr>
        <w:t>.... .....Q..G. ..KK...... ....Y.....</w:t>
      </w:r>
    </w:p>
    <w:p w14:paraId="5174CE90" w14:textId="77777777" w:rsidR="00540FE4" w:rsidRPr="00B3314A" w:rsidRDefault="00540FE4" w:rsidP="00540FE4">
      <w:pPr>
        <w:pStyle w:val="PlainText"/>
        <w:rPr>
          <w:sz w:val="16"/>
        </w:rPr>
      </w:pPr>
      <w:r>
        <w:rPr>
          <w:sz w:val="16"/>
        </w:rPr>
        <w:t xml:space="preserve">Hiroshima05    </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 G..DS..Q.. ..E</w:t>
      </w:r>
      <w:r w:rsidRPr="007A001A">
        <w:rPr>
          <w:sz w:val="16"/>
          <w:highlight w:val="green"/>
        </w:rPr>
        <w:t>N..</w:t>
      </w:r>
      <w:r w:rsidRPr="00B3314A">
        <w:rPr>
          <w:sz w:val="16"/>
        </w:rPr>
        <w:t>.... .....Q..G. ..KK...... ....Y.....</w:t>
      </w:r>
    </w:p>
    <w:p w14:paraId="09255218" w14:textId="77777777" w:rsidR="00540FE4" w:rsidRPr="00B3314A" w:rsidRDefault="00540FE4" w:rsidP="00540FE4">
      <w:pPr>
        <w:pStyle w:val="PlainText"/>
        <w:rPr>
          <w:sz w:val="16"/>
        </w:rPr>
      </w:pPr>
      <w:r>
        <w:rPr>
          <w:sz w:val="16"/>
        </w:rPr>
        <w:t>Brisbane07</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 E..DS..Q.. ..E</w:t>
      </w:r>
      <w:r w:rsidRPr="007A001A">
        <w:rPr>
          <w:sz w:val="16"/>
          <w:highlight w:val="green"/>
        </w:rPr>
        <w:t>N..</w:t>
      </w:r>
      <w:r w:rsidRPr="00B3314A">
        <w:rPr>
          <w:sz w:val="16"/>
        </w:rPr>
        <w:t>.... .....Q..G. ..KK...... ....Y.....</w:t>
      </w:r>
    </w:p>
    <w:p w14:paraId="77CB05C8"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 xml:space="preserve"> .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 E..DS..Q.. ..K</w:t>
      </w:r>
      <w:r w:rsidRPr="007A001A">
        <w:rPr>
          <w:sz w:val="16"/>
          <w:highlight w:val="green"/>
        </w:rPr>
        <w:t>N..</w:t>
      </w:r>
      <w:r w:rsidRPr="00B3314A">
        <w:rPr>
          <w:sz w:val="16"/>
        </w:rPr>
        <w:t>.... .....Q..G. ..KK...... ....Y.....</w:t>
      </w:r>
    </w:p>
    <w:p w14:paraId="42A9CA29" w14:textId="77777777" w:rsidR="00540FE4" w:rsidRPr="00B3314A" w:rsidRDefault="00540FE4" w:rsidP="00540FE4">
      <w:pPr>
        <w:pStyle w:val="PlainText"/>
        <w:rPr>
          <w:sz w:val="16"/>
        </w:rPr>
      </w:pPr>
      <w:r>
        <w:rPr>
          <w:sz w:val="16"/>
        </w:rPr>
        <w:t>Victoria11</w:t>
      </w:r>
      <w:r w:rsidRPr="00B3314A">
        <w:rPr>
          <w:sz w:val="16"/>
        </w:rPr>
        <w:t xml:space="preserve"> </w:t>
      </w:r>
      <w:r>
        <w:rPr>
          <w:sz w:val="16"/>
        </w:rPr>
        <w:t xml:space="preserve">     </w:t>
      </w:r>
      <w:r w:rsidRPr="00B3314A">
        <w:rPr>
          <w:sz w:val="16"/>
        </w:rPr>
        <w:t>.K.....</w:t>
      </w:r>
      <w:r w:rsidRPr="00614FB9">
        <w:rPr>
          <w:sz w:val="16"/>
          <w:highlight w:val="green"/>
        </w:rPr>
        <w:t>.</w:t>
      </w:r>
      <w:r>
        <w:rPr>
          <w:sz w:val="16"/>
          <w:highlight w:val="green"/>
        </w:rPr>
        <w:t>-</w:t>
      </w:r>
      <w:r w:rsidRPr="00614FB9">
        <w:rPr>
          <w:sz w:val="16"/>
          <w:highlight w:val="green"/>
        </w:rPr>
        <w:t>.</w:t>
      </w:r>
      <w:r w:rsidRPr="00B3314A">
        <w:rPr>
          <w:sz w:val="16"/>
        </w:rPr>
        <w:t xml:space="preserve"> </w:t>
      </w:r>
      <w:r w:rsidRPr="00614FB9">
        <w:rPr>
          <w:sz w:val="16"/>
          <w:highlight w:val="green"/>
        </w:rPr>
        <w:t>.</w:t>
      </w:r>
      <w:r w:rsidRPr="00B3314A">
        <w:rPr>
          <w:sz w:val="16"/>
        </w:rPr>
        <w:t>......... ..</w:t>
      </w:r>
      <w:r w:rsidRPr="007A001A">
        <w:rPr>
          <w:sz w:val="16"/>
          <w:highlight w:val="green"/>
        </w:rPr>
        <w:t>...</w:t>
      </w:r>
      <w:r w:rsidRPr="00B3314A">
        <w:rPr>
          <w:sz w:val="16"/>
        </w:rPr>
        <w:t>I.... .N......</w:t>
      </w:r>
      <w:r w:rsidRPr="007A001A">
        <w:rPr>
          <w:sz w:val="16"/>
          <w:highlight w:val="green"/>
        </w:rPr>
        <w:t>..</w:t>
      </w:r>
      <w:r w:rsidRPr="00B3314A">
        <w:rPr>
          <w:sz w:val="16"/>
        </w:rPr>
        <w:t xml:space="preserve"> </w:t>
      </w:r>
      <w:r w:rsidRPr="007A001A">
        <w:rPr>
          <w:sz w:val="16"/>
          <w:highlight w:val="green"/>
        </w:rPr>
        <w:t>.</w:t>
      </w:r>
      <w:r w:rsidRPr="00B3314A">
        <w:rPr>
          <w:sz w:val="16"/>
        </w:rPr>
        <w:t>....</w:t>
      </w:r>
      <w:r w:rsidRPr="002050CB">
        <w:rPr>
          <w:sz w:val="16"/>
          <w:highlight w:val="green"/>
        </w:rPr>
        <w:t>N..</w:t>
      </w:r>
      <w:r w:rsidRPr="00B3314A">
        <w:rPr>
          <w:sz w:val="16"/>
        </w:rPr>
        <w:t>I. E..DS..Q.. ..E</w:t>
      </w:r>
      <w:r w:rsidRPr="007A001A">
        <w:rPr>
          <w:sz w:val="16"/>
          <w:highlight w:val="green"/>
        </w:rPr>
        <w:t>N..</w:t>
      </w:r>
      <w:r w:rsidRPr="00B3314A">
        <w:rPr>
          <w:sz w:val="16"/>
        </w:rPr>
        <w:t>.... .....Q..G. ..KK...... ....Y.....</w:t>
      </w:r>
    </w:p>
    <w:p w14:paraId="06BD4E28"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ssssssssss ss.s...sss sssssss... sssss.ssss s..sssssss ..ssssssss .ss....... ...ss.ssss sss.s....s ss.sss.s.. </w:t>
      </w:r>
    </w:p>
    <w:p w14:paraId="276BFE0B"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 .......... .......... .......... ........CC ..CC...... .......... .......... .......... ..........</w:t>
      </w:r>
    </w:p>
    <w:p w14:paraId="74FDB799" w14:textId="77777777" w:rsidR="00540FE4" w:rsidRDefault="00540FE4" w:rsidP="00540FE4">
      <w:pPr>
        <w:pStyle w:val="PlainText"/>
        <w:rPr>
          <w:sz w:val="16"/>
        </w:rPr>
      </w:pPr>
      <w:r w:rsidRPr="007B7509">
        <w:rPr>
          <w:rFonts w:eastAsia="Times New Roman" w:cs="Courier"/>
          <w:color w:val="FF0000"/>
          <w:sz w:val="16"/>
        </w:rPr>
        <w:t xml:space="preserve">RBS </w:t>
      </w:r>
      <w:r>
        <w:rPr>
          <w:rFonts w:eastAsia="Times New Roman" w:cs="Courier"/>
          <w:color w:val="FF0000"/>
          <w:sz w:val="16"/>
        </w:rPr>
        <w:t xml:space="preserve">           </w:t>
      </w:r>
      <w:r w:rsidRPr="007B7509">
        <w:rPr>
          <w:rFonts w:eastAsia="Times New Roman" w:cs="Courier"/>
          <w:color w:val="FF0000"/>
          <w:sz w:val="16"/>
        </w:rPr>
        <w:t xml:space="preserve"> .......... .......... .......... .......... .......... .......... .......... .......... .......... .......R..</w:t>
      </w:r>
    </w:p>
    <w:p w14:paraId="7C8B48AB" w14:textId="77777777" w:rsidR="00540FE4" w:rsidRDefault="00540FE4" w:rsidP="00540FE4">
      <w:pPr>
        <w:pStyle w:val="PlainText"/>
        <w:rPr>
          <w:sz w:val="16"/>
        </w:rPr>
      </w:pPr>
    </w:p>
    <w:p w14:paraId="066FC242" w14:textId="77777777" w:rsidR="00540FE4" w:rsidRDefault="00540FE4" w:rsidP="00540FE4">
      <w:pPr>
        <w:pStyle w:val="PlainText"/>
        <w:rPr>
          <w:sz w:val="16"/>
        </w:rPr>
      </w:pPr>
    </w:p>
    <w:p w14:paraId="087C1474" w14:textId="77777777" w:rsidR="00540FE4" w:rsidRPr="00B3314A" w:rsidRDefault="00540FE4" w:rsidP="00540FE4">
      <w:pPr>
        <w:pStyle w:val="PlainText"/>
        <w:rPr>
          <w:sz w:val="16"/>
        </w:rPr>
      </w:pPr>
      <w:r>
        <w:rPr>
          <w:sz w:val="16"/>
        </w:rPr>
        <w:t xml:space="preserve">      </w:t>
      </w:r>
      <w:r w:rsidRPr="00B3314A">
        <w:rPr>
          <w:sz w:val="16"/>
        </w:rPr>
        <w:t xml:space="preserve">          10</w:t>
      </w:r>
      <w:r>
        <w:rPr>
          <w:sz w:val="16"/>
        </w:rPr>
        <w:t>0</w:t>
      </w:r>
      <w:r w:rsidRPr="00B3314A">
        <w:rPr>
          <w:sz w:val="16"/>
        </w:rPr>
        <w:t xml:space="preserve">  </w:t>
      </w:r>
      <w:r>
        <w:rPr>
          <w:sz w:val="16"/>
        </w:rPr>
        <w:t xml:space="preserve"> </w:t>
      </w:r>
      <w:r w:rsidRPr="00B3314A">
        <w:rPr>
          <w:sz w:val="16"/>
        </w:rPr>
        <w:t xml:space="preserve">     11</w:t>
      </w:r>
      <w:r>
        <w:rPr>
          <w:sz w:val="16"/>
        </w:rPr>
        <w:t>0</w:t>
      </w:r>
      <w:r w:rsidRPr="00B3314A">
        <w:rPr>
          <w:sz w:val="16"/>
        </w:rPr>
        <w:t xml:space="preserve">     </w:t>
      </w:r>
      <w:r>
        <w:rPr>
          <w:sz w:val="16"/>
        </w:rPr>
        <w:t xml:space="preserve"> </w:t>
      </w:r>
      <w:r w:rsidRPr="00B3314A">
        <w:rPr>
          <w:sz w:val="16"/>
        </w:rPr>
        <w:t xml:space="preserve">  12</w:t>
      </w:r>
      <w:r>
        <w:rPr>
          <w:sz w:val="16"/>
        </w:rPr>
        <w:t>0</w:t>
      </w:r>
      <w:r w:rsidRPr="00B3314A">
        <w:rPr>
          <w:sz w:val="16"/>
        </w:rPr>
        <w:t xml:space="preserve">    </w:t>
      </w:r>
      <w:r>
        <w:rPr>
          <w:sz w:val="16"/>
        </w:rPr>
        <w:t xml:space="preserve"> </w:t>
      </w:r>
      <w:r w:rsidRPr="00B3314A">
        <w:rPr>
          <w:sz w:val="16"/>
        </w:rPr>
        <w:t xml:space="preserve">   13</w:t>
      </w:r>
      <w:r>
        <w:rPr>
          <w:sz w:val="16"/>
        </w:rPr>
        <w:t>0        140        150        160        170        180        190</w:t>
      </w:r>
      <w:r w:rsidRPr="00B3314A">
        <w:rPr>
          <w:sz w:val="16"/>
        </w:rPr>
        <w:t xml:space="preserve">       </w:t>
      </w:r>
    </w:p>
    <w:p w14:paraId="1B295BA4" w14:textId="77777777" w:rsidR="00540FE4" w:rsidRPr="00B3314A" w:rsidRDefault="00540FE4" w:rsidP="00540FE4">
      <w:pPr>
        <w:pStyle w:val="PlainText"/>
        <w:rPr>
          <w:sz w:val="16"/>
        </w:rPr>
      </w:pP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p>
    <w:p w14:paraId="1CAD7095"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 xml:space="preserve"> YDVPDYASLR SLVASSGTLE FITEGFTWTG VTQNGGSNAC KRGPGSGFFS RLNWLTKSGS TYPVL</w:t>
      </w:r>
      <w:r w:rsidRPr="00BC08A3">
        <w:rPr>
          <w:sz w:val="16"/>
          <w:highlight w:val="green"/>
        </w:rPr>
        <w:t>NVT</w:t>
      </w:r>
      <w:r w:rsidRPr="00B3314A">
        <w:rPr>
          <w:sz w:val="16"/>
        </w:rPr>
        <w:t>MP NNDNFDKLYI WGVHHPSTNQ EQTSLYVQAS</w:t>
      </w:r>
    </w:p>
    <w:p w14:paraId="44C4BAFA" w14:textId="77777777" w:rsidR="00540FE4" w:rsidRPr="00B3314A" w:rsidRDefault="00540FE4" w:rsidP="00540FE4">
      <w:pPr>
        <w:pStyle w:val="PlainText"/>
        <w:rPr>
          <w:sz w:val="16"/>
        </w:rPr>
      </w:pPr>
      <w:r>
        <w:rPr>
          <w:sz w:val="16"/>
        </w:rPr>
        <w:t xml:space="preserve">PtChalmers73    </w:t>
      </w:r>
      <w:r w:rsidRPr="00B3314A">
        <w:rPr>
          <w:sz w:val="16"/>
        </w:rPr>
        <w:t>.......... .......... ..N....... .......... ....D..... .....Y.... A....</w:t>
      </w:r>
      <w:r w:rsidRPr="00BC08A3">
        <w:rPr>
          <w:sz w:val="16"/>
          <w:highlight w:val="green"/>
        </w:rPr>
        <w:t>...</w:t>
      </w:r>
      <w:r w:rsidRPr="00B3314A">
        <w:rPr>
          <w:sz w:val="16"/>
        </w:rPr>
        <w:t>.. .......... ........D. ...N......</w:t>
      </w:r>
    </w:p>
    <w:p w14:paraId="4A45E129" w14:textId="77777777" w:rsidR="00540FE4" w:rsidRPr="00B3314A" w:rsidRDefault="00540FE4" w:rsidP="00540FE4">
      <w:pPr>
        <w:pStyle w:val="PlainText"/>
        <w:rPr>
          <w:sz w:val="16"/>
        </w:rPr>
      </w:pPr>
      <w:r>
        <w:rPr>
          <w:sz w:val="16"/>
        </w:rPr>
        <w:t xml:space="preserve">Victoria75     </w:t>
      </w:r>
      <w:r w:rsidRPr="00B3314A">
        <w:rPr>
          <w:sz w:val="16"/>
        </w:rPr>
        <w:t xml:space="preserve"> .......... .......... ..N...</w:t>
      </w:r>
      <w:r w:rsidRPr="00BC08A3">
        <w:rPr>
          <w:sz w:val="16"/>
          <w:highlight w:val="green"/>
        </w:rPr>
        <w:t>N..</w:t>
      </w:r>
      <w:r w:rsidRPr="00B3314A">
        <w:rPr>
          <w:sz w:val="16"/>
        </w:rPr>
        <w:t>. .......S.. ....D..... .....Y.... ....Q</w:t>
      </w:r>
      <w:r w:rsidRPr="00BC08A3">
        <w:rPr>
          <w:sz w:val="16"/>
          <w:highlight w:val="green"/>
        </w:rPr>
        <w:t>...</w:t>
      </w:r>
      <w:r w:rsidRPr="00B3314A">
        <w:rPr>
          <w:sz w:val="16"/>
        </w:rPr>
        <w:t>.. ....S..... ........DK ...N......</w:t>
      </w:r>
    </w:p>
    <w:p w14:paraId="75DBC1A6" w14:textId="77777777" w:rsidR="00540FE4" w:rsidRPr="00B3314A" w:rsidRDefault="00540FE4" w:rsidP="00540FE4">
      <w:pPr>
        <w:pStyle w:val="PlainText"/>
        <w:rPr>
          <w:sz w:val="16"/>
        </w:rPr>
      </w:pPr>
      <w:r>
        <w:rPr>
          <w:sz w:val="16"/>
        </w:rPr>
        <w:t xml:space="preserve">Bangkok79      </w:t>
      </w:r>
      <w:r w:rsidRPr="00B3314A">
        <w:rPr>
          <w:sz w:val="16"/>
        </w:rPr>
        <w:t xml:space="preserve"> .......... .......... ..N...</w:t>
      </w:r>
      <w:r w:rsidRPr="00BC08A3">
        <w:rPr>
          <w:sz w:val="16"/>
          <w:highlight w:val="green"/>
        </w:rPr>
        <w:t>N..</w:t>
      </w:r>
      <w:r w:rsidRPr="00B3314A">
        <w:rPr>
          <w:sz w:val="16"/>
        </w:rPr>
        <w:t>. ...S...Y.. ...SDNS... .....YE.E. K....</w:t>
      </w:r>
      <w:r w:rsidRPr="00BC08A3">
        <w:rPr>
          <w:sz w:val="16"/>
          <w:highlight w:val="green"/>
        </w:rPr>
        <w:t>...</w:t>
      </w:r>
      <w:r w:rsidRPr="00B3314A">
        <w:rPr>
          <w:sz w:val="16"/>
        </w:rPr>
        <w:t>.. ..G....... ........DK ...N...R..</w:t>
      </w:r>
    </w:p>
    <w:p w14:paraId="0AA102C1" w14:textId="77777777" w:rsidR="00540FE4" w:rsidRPr="00B3314A" w:rsidRDefault="00540FE4" w:rsidP="00540FE4">
      <w:pPr>
        <w:pStyle w:val="PlainText"/>
        <w:rPr>
          <w:sz w:val="16"/>
        </w:rPr>
      </w:pPr>
      <w:r>
        <w:rPr>
          <w:sz w:val="16"/>
        </w:rPr>
        <w:t xml:space="preserve">Leningrad86    </w:t>
      </w:r>
      <w:r w:rsidRPr="00B3314A">
        <w:rPr>
          <w:sz w:val="16"/>
        </w:rPr>
        <w:t xml:space="preserve"> .......... .......... ..N...</w:t>
      </w:r>
      <w:r w:rsidRPr="00BC08A3">
        <w:rPr>
          <w:sz w:val="16"/>
          <w:highlight w:val="green"/>
        </w:rPr>
        <w:t>N..</w:t>
      </w:r>
      <w:r w:rsidRPr="00B3314A">
        <w:rPr>
          <w:sz w:val="16"/>
        </w:rPr>
        <w:t>. ...S...YT. ...SVNS... .....YE.EY K..A.</w:t>
      </w:r>
      <w:r w:rsidRPr="00BC08A3">
        <w:rPr>
          <w:sz w:val="16"/>
          <w:highlight w:val="green"/>
        </w:rPr>
        <w:t>...</w:t>
      </w:r>
      <w:r w:rsidRPr="00B3314A">
        <w:rPr>
          <w:sz w:val="16"/>
        </w:rPr>
        <w:t>.. ..GK...... ........EK ...N...R..</w:t>
      </w:r>
    </w:p>
    <w:p w14:paraId="5DF36CEB"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 xml:space="preserve"> .......... .......... ..N.D.</w:t>
      </w:r>
      <w:r w:rsidRPr="00BC08A3">
        <w:rPr>
          <w:sz w:val="16"/>
          <w:highlight w:val="green"/>
        </w:rPr>
        <w:t>N..</w:t>
      </w:r>
      <w:r w:rsidRPr="00B3314A">
        <w:rPr>
          <w:sz w:val="16"/>
        </w:rPr>
        <w:t>. ...S...Y.. ...SVNS... .....HE.EY K..A.</w:t>
      </w:r>
      <w:r w:rsidRPr="00BC08A3">
        <w:rPr>
          <w:sz w:val="16"/>
          <w:highlight w:val="green"/>
        </w:rPr>
        <w:t>...</w:t>
      </w:r>
      <w:r w:rsidRPr="00B3314A">
        <w:rPr>
          <w:sz w:val="16"/>
        </w:rPr>
        <w:t>.. ..GK...... ........DR ...K...R..</w:t>
      </w:r>
    </w:p>
    <w:p w14:paraId="5EA66629" w14:textId="77777777" w:rsidR="00540FE4" w:rsidRDefault="00540FE4" w:rsidP="00540FE4">
      <w:pPr>
        <w:pStyle w:val="PlainText"/>
        <w:rPr>
          <w:sz w:val="16"/>
        </w:rPr>
      </w:pPr>
      <w:r>
        <w:rPr>
          <w:sz w:val="16"/>
        </w:rPr>
        <w:t xml:space="preserve">Beijing92       </w:t>
      </w:r>
      <w:r w:rsidRPr="00B3314A">
        <w:rPr>
          <w:sz w:val="16"/>
        </w:rPr>
        <w:t>.......... .......... ..N.D.</w:t>
      </w:r>
      <w:r w:rsidRPr="00BC08A3">
        <w:rPr>
          <w:sz w:val="16"/>
          <w:highlight w:val="green"/>
        </w:rPr>
        <w:t>N..</w:t>
      </w:r>
      <w:r w:rsidRPr="00B3314A">
        <w:rPr>
          <w:sz w:val="16"/>
        </w:rPr>
        <w:t xml:space="preserve">. </w:t>
      </w:r>
      <w:r>
        <w:rPr>
          <w:sz w:val="16"/>
        </w:rPr>
        <w:t>.A.D...Y.. ...SVNS...</w:t>
      </w:r>
      <w:r w:rsidRPr="006D5142">
        <w:rPr>
          <w:sz w:val="16"/>
        </w:rPr>
        <w:t xml:space="preserve"> </w:t>
      </w:r>
      <w:r w:rsidRPr="00B3314A">
        <w:rPr>
          <w:sz w:val="16"/>
        </w:rPr>
        <w:t>.....</w:t>
      </w:r>
      <w:r w:rsidRPr="006D5142">
        <w:rPr>
          <w:sz w:val="16"/>
        </w:rPr>
        <w:t>H</w:t>
      </w:r>
      <w:r>
        <w:rPr>
          <w:sz w:val="16"/>
        </w:rPr>
        <w:t>..</w:t>
      </w:r>
      <w:r w:rsidRPr="006D5142">
        <w:rPr>
          <w:sz w:val="16"/>
        </w:rPr>
        <w:t>EY K</w:t>
      </w:r>
      <w:r>
        <w:rPr>
          <w:sz w:val="16"/>
        </w:rPr>
        <w:t>..</w:t>
      </w:r>
      <w:r w:rsidRPr="006D5142">
        <w:rPr>
          <w:sz w:val="16"/>
        </w:rPr>
        <w:t>A</w:t>
      </w:r>
      <w:r>
        <w:rPr>
          <w:sz w:val="16"/>
        </w:rPr>
        <w:t>.</w:t>
      </w:r>
      <w:r w:rsidRPr="00354B19">
        <w:rPr>
          <w:sz w:val="16"/>
          <w:highlight w:val="green"/>
        </w:rPr>
        <w:t>...</w:t>
      </w:r>
      <w:r>
        <w:rPr>
          <w:sz w:val="16"/>
        </w:rPr>
        <w:t>..</w:t>
      </w:r>
      <w:r w:rsidRPr="006D5142">
        <w:rPr>
          <w:sz w:val="16"/>
        </w:rPr>
        <w:t xml:space="preserve"> </w:t>
      </w:r>
      <w:r>
        <w:rPr>
          <w:sz w:val="16"/>
        </w:rPr>
        <w:t>...</w:t>
      </w:r>
      <w:r w:rsidRPr="006D5142">
        <w:rPr>
          <w:sz w:val="16"/>
        </w:rPr>
        <w:t>K</w:t>
      </w:r>
      <w:r w:rsidRPr="00B3314A">
        <w:rPr>
          <w:sz w:val="16"/>
        </w:rPr>
        <w:t>......</w:t>
      </w:r>
      <w:r w:rsidRPr="006D5142">
        <w:rPr>
          <w:sz w:val="16"/>
        </w:rPr>
        <w:t xml:space="preserve"> </w:t>
      </w:r>
      <w:r w:rsidRPr="00B3314A">
        <w:rPr>
          <w:sz w:val="16"/>
        </w:rPr>
        <w:t>........</w:t>
      </w:r>
      <w:r w:rsidRPr="006D5142">
        <w:rPr>
          <w:sz w:val="16"/>
        </w:rPr>
        <w:t>DR D</w:t>
      </w:r>
      <w:r>
        <w:rPr>
          <w:sz w:val="16"/>
        </w:rPr>
        <w:t>......</w:t>
      </w:r>
      <w:r w:rsidRPr="006D5142">
        <w:rPr>
          <w:sz w:val="16"/>
        </w:rPr>
        <w:t>R</w:t>
      </w:r>
      <w:r>
        <w:rPr>
          <w:sz w:val="16"/>
        </w:rPr>
        <w:t>..</w:t>
      </w:r>
    </w:p>
    <w:p w14:paraId="30AA173A" w14:textId="77777777" w:rsidR="00540FE4" w:rsidRPr="00B3314A" w:rsidRDefault="00540FE4" w:rsidP="00540FE4">
      <w:pPr>
        <w:pStyle w:val="PlainText"/>
        <w:rPr>
          <w:sz w:val="16"/>
        </w:rPr>
      </w:pPr>
      <w:r>
        <w:rPr>
          <w:sz w:val="16"/>
        </w:rPr>
        <w:t>Johannesburg94</w:t>
      </w:r>
      <w:r w:rsidRPr="00B3314A">
        <w:rPr>
          <w:sz w:val="16"/>
        </w:rPr>
        <w:t xml:space="preserve">  .......... .......... ..N.N.</w:t>
      </w:r>
      <w:r w:rsidRPr="00BC08A3">
        <w:rPr>
          <w:sz w:val="16"/>
          <w:highlight w:val="green"/>
        </w:rPr>
        <w:t>N..</w:t>
      </w:r>
      <w:r w:rsidRPr="00B3314A">
        <w:rPr>
          <w:sz w:val="16"/>
        </w:rPr>
        <w:t>. .A.D.K.Y.. ...SVNS... .....H.LEY K..A.</w:t>
      </w:r>
      <w:r w:rsidRPr="00BC08A3">
        <w:rPr>
          <w:sz w:val="16"/>
          <w:highlight w:val="green"/>
        </w:rPr>
        <w:t>...</w:t>
      </w:r>
      <w:r w:rsidRPr="00B3314A">
        <w:rPr>
          <w:sz w:val="16"/>
        </w:rPr>
        <w:t>.. ..GK...... ........DS D......R..</w:t>
      </w:r>
    </w:p>
    <w:p w14:paraId="0849C7DE" w14:textId="77777777" w:rsidR="00540FE4" w:rsidRPr="00B3314A" w:rsidRDefault="00540FE4" w:rsidP="00540FE4">
      <w:pPr>
        <w:pStyle w:val="PlainText"/>
        <w:rPr>
          <w:sz w:val="16"/>
        </w:rPr>
      </w:pPr>
      <w:r>
        <w:rPr>
          <w:sz w:val="16"/>
        </w:rPr>
        <w:t xml:space="preserve">Nanchang95   </w:t>
      </w:r>
      <w:r w:rsidRPr="00B3314A">
        <w:rPr>
          <w:sz w:val="16"/>
        </w:rPr>
        <w:t xml:space="preserve">   .......... .......... .TN...</w:t>
      </w:r>
      <w:r w:rsidRPr="00BC08A3">
        <w:rPr>
          <w:sz w:val="16"/>
          <w:highlight w:val="green"/>
        </w:rPr>
        <w:t>N..</w:t>
      </w:r>
      <w:r w:rsidRPr="00B3314A">
        <w:rPr>
          <w:sz w:val="16"/>
        </w:rPr>
        <w:t>. .A.D.T.Y.. ...SVKS... .....H.LEY K..A.</w:t>
      </w:r>
      <w:r w:rsidRPr="00BC08A3">
        <w:rPr>
          <w:sz w:val="16"/>
          <w:highlight w:val="green"/>
        </w:rPr>
        <w:t>...</w:t>
      </w:r>
      <w:r w:rsidRPr="00B3314A">
        <w:rPr>
          <w:sz w:val="16"/>
        </w:rPr>
        <w:t>.. ...K...... ........DS V.........</w:t>
      </w:r>
    </w:p>
    <w:p w14:paraId="1185412E" w14:textId="77777777" w:rsidR="00540FE4" w:rsidRPr="00B3314A" w:rsidRDefault="00540FE4" w:rsidP="00540FE4">
      <w:pPr>
        <w:pStyle w:val="PlainText"/>
        <w:rPr>
          <w:sz w:val="16"/>
        </w:rPr>
      </w:pPr>
      <w:r>
        <w:rPr>
          <w:sz w:val="16"/>
        </w:rPr>
        <w:t>Sydney97</w:t>
      </w:r>
      <w:r w:rsidRPr="00B3314A">
        <w:rPr>
          <w:sz w:val="16"/>
        </w:rPr>
        <w:t xml:space="preserve"> </w:t>
      </w:r>
      <w:r>
        <w:rPr>
          <w:sz w:val="16"/>
        </w:rPr>
        <w:t xml:space="preserve">       .</w:t>
      </w:r>
      <w:r w:rsidRPr="00B3314A">
        <w:rPr>
          <w:sz w:val="16"/>
        </w:rPr>
        <w:t>......... .......... .N</w:t>
      </w:r>
      <w:r w:rsidRPr="00BC08A3">
        <w:rPr>
          <w:sz w:val="16"/>
          <w:highlight w:val="green"/>
        </w:rPr>
        <w:t>N.S</w:t>
      </w:r>
      <w:r w:rsidRPr="00B3314A">
        <w:rPr>
          <w:sz w:val="16"/>
        </w:rPr>
        <w:t>.</w:t>
      </w:r>
      <w:r w:rsidRPr="00BC08A3">
        <w:rPr>
          <w:sz w:val="16"/>
          <w:highlight w:val="green"/>
        </w:rPr>
        <w:t>N..</w:t>
      </w:r>
      <w:r w:rsidRPr="00B3314A">
        <w:rPr>
          <w:sz w:val="16"/>
        </w:rPr>
        <w:t>. .A.</w:t>
      </w:r>
      <w:r w:rsidRPr="00BC08A3">
        <w:rPr>
          <w:sz w:val="16"/>
          <w:highlight w:val="green"/>
        </w:rPr>
        <w:t>..T</w:t>
      </w:r>
      <w:r w:rsidRPr="00B3314A">
        <w:rPr>
          <w:sz w:val="16"/>
        </w:rPr>
        <w:t>.Y.. ..SSIKS... .....HQLKY K..A.</w:t>
      </w:r>
      <w:r w:rsidRPr="00BC08A3">
        <w:rPr>
          <w:sz w:val="16"/>
          <w:highlight w:val="green"/>
        </w:rPr>
        <w:t>...</w:t>
      </w:r>
      <w:r w:rsidRPr="00B3314A">
        <w:rPr>
          <w:sz w:val="16"/>
        </w:rPr>
        <w:t>.. ...K...... ........DS D...I.A...</w:t>
      </w:r>
    </w:p>
    <w:p w14:paraId="402237A9"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xml:space="preserve"> .......... .......... .N</w:t>
      </w:r>
      <w:r w:rsidRPr="00BC08A3">
        <w:rPr>
          <w:sz w:val="16"/>
          <w:highlight w:val="green"/>
        </w:rPr>
        <w:t>N.S</w:t>
      </w:r>
      <w:r w:rsidRPr="00B3314A">
        <w:rPr>
          <w:sz w:val="16"/>
        </w:rPr>
        <w:t>.</w:t>
      </w:r>
      <w:r w:rsidRPr="00BC08A3">
        <w:rPr>
          <w:sz w:val="16"/>
          <w:highlight w:val="green"/>
        </w:rPr>
        <w:t>N..</w:t>
      </w:r>
      <w:r w:rsidRPr="00B3314A">
        <w:rPr>
          <w:sz w:val="16"/>
        </w:rPr>
        <w:t>. .A.</w:t>
      </w:r>
      <w:r w:rsidRPr="00BC08A3">
        <w:rPr>
          <w:sz w:val="16"/>
          <w:highlight w:val="green"/>
        </w:rPr>
        <w:t>..T</w:t>
      </w:r>
      <w:r w:rsidRPr="00B3314A">
        <w:rPr>
          <w:sz w:val="16"/>
        </w:rPr>
        <w:t>.S.. ..RS</w:t>
      </w:r>
      <w:r w:rsidRPr="00BC08A3">
        <w:rPr>
          <w:sz w:val="16"/>
          <w:highlight w:val="green"/>
        </w:rPr>
        <w:t>NKS</w:t>
      </w:r>
      <w:r w:rsidRPr="00B3314A">
        <w:rPr>
          <w:sz w:val="16"/>
        </w:rPr>
        <w:t>... .....HQLKY K..A.</w:t>
      </w:r>
      <w:r w:rsidRPr="00BC08A3">
        <w:rPr>
          <w:sz w:val="16"/>
          <w:highlight w:val="green"/>
        </w:rPr>
        <w:t>...</w:t>
      </w:r>
      <w:r w:rsidRPr="00B3314A">
        <w:rPr>
          <w:sz w:val="16"/>
        </w:rPr>
        <w:t>.. ..EK...... ........DS D.I.I.A...</w:t>
      </w:r>
    </w:p>
    <w:p w14:paraId="7BBE1FD7" w14:textId="77777777" w:rsidR="00540FE4" w:rsidRPr="00B3314A" w:rsidRDefault="00540FE4" w:rsidP="00540FE4">
      <w:pPr>
        <w:pStyle w:val="PlainText"/>
        <w:rPr>
          <w:sz w:val="16"/>
        </w:rPr>
      </w:pPr>
      <w:r>
        <w:rPr>
          <w:sz w:val="16"/>
        </w:rPr>
        <w:t xml:space="preserve">Wyoming03      </w:t>
      </w:r>
      <w:r w:rsidRPr="00B3314A">
        <w:rPr>
          <w:sz w:val="16"/>
        </w:rPr>
        <w:t xml:space="preserve"> .......... .......... .N</w:t>
      </w:r>
      <w:r w:rsidRPr="00BC08A3">
        <w:rPr>
          <w:sz w:val="16"/>
          <w:highlight w:val="green"/>
        </w:rPr>
        <w:t>N.S</w:t>
      </w:r>
      <w:r w:rsidRPr="00B3314A">
        <w:rPr>
          <w:sz w:val="16"/>
        </w:rPr>
        <w:t>.N.A. ...</w:t>
      </w:r>
      <w:r w:rsidRPr="00BC08A3">
        <w:rPr>
          <w:sz w:val="16"/>
          <w:highlight w:val="green"/>
        </w:rPr>
        <w:t>..T</w:t>
      </w:r>
      <w:r w:rsidRPr="00B3314A">
        <w:rPr>
          <w:sz w:val="16"/>
        </w:rPr>
        <w:t>.S.. ..RS</w:t>
      </w:r>
      <w:r w:rsidRPr="00BC08A3">
        <w:rPr>
          <w:sz w:val="16"/>
          <w:highlight w:val="green"/>
        </w:rPr>
        <w:t>NKS</w:t>
      </w:r>
      <w:r w:rsidRPr="00B3314A">
        <w:rPr>
          <w:sz w:val="16"/>
        </w:rPr>
        <w:t>... ......HLKY K..A.</w:t>
      </w:r>
      <w:r w:rsidRPr="00BC08A3">
        <w:rPr>
          <w:sz w:val="16"/>
          <w:highlight w:val="green"/>
        </w:rPr>
        <w:t>...</w:t>
      </w:r>
      <w:r w:rsidRPr="00B3314A">
        <w:rPr>
          <w:sz w:val="16"/>
        </w:rPr>
        <w:t>.. ..EK...... ......G.DS D.I...A...</w:t>
      </w:r>
    </w:p>
    <w:p w14:paraId="47D865F4" w14:textId="77777777" w:rsidR="00540FE4" w:rsidRPr="00B3314A" w:rsidRDefault="00540FE4" w:rsidP="00540FE4">
      <w:pPr>
        <w:pStyle w:val="PlainText"/>
        <w:rPr>
          <w:sz w:val="16"/>
        </w:rPr>
      </w:pPr>
      <w:r>
        <w:rPr>
          <w:sz w:val="16"/>
        </w:rPr>
        <w:t xml:space="preserve">California04  </w:t>
      </w:r>
      <w:r w:rsidRPr="00B3314A">
        <w:rPr>
          <w:sz w:val="16"/>
        </w:rPr>
        <w:t xml:space="preserve">  .......... .......... .N</w:t>
      </w:r>
      <w:r w:rsidRPr="00BC08A3">
        <w:rPr>
          <w:sz w:val="16"/>
          <w:highlight w:val="green"/>
        </w:rPr>
        <w:t>N.S</w:t>
      </w:r>
      <w:r w:rsidRPr="00B3314A">
        <w:rPr>
          <w:sz w:val="16"/>
        </w:rPr>
        <w:t>.</w:t>
      </w:r>
      <w:r w:rsidRPr="00BC08A3">
        <w:rPr>
          <w:sz w:val="16"/>
          <w:highlight w:val="green"/>
        </w:rPr>
        <w:t>N..</w:t>
      </w:r>
      <w:r w:rsidRPr="00BC08A3">
        <w:rPr>
          <w:sz w:val="16"/>
        </w:rPr>
        <w:t>.</w:t>
      </w:r>
      <w:r w:rsidRPr="00B3314A">
        <w:rPr>
          <w:sz w:val="16"/>
        </w:rPr>
        <w:t xml:space="preserve"> ...</w:t>
      </w:r>
      <w:r w:rsidRPr="00BC08A3">
        <w:rPr>
          <w:sz w:val="16"/>
          <w:highlight w:val="green"/>
        </w:rPr>
        <w:t>..T</w:t>
      </w:r>
      <w:r w:rsidRPr="00B3314A">
        <w:rPr>
          <w:sz w:val="16"/>
        </w:rPr>
        <w:t>.SS. ..RS</w:t>
      </w:r>
      <w:r w:rsidRPr="00BC08A3">
        <w:rPr>
          <w:sz w:val="16"/>
          <w:highlight w:val="green"/>
        </w:rPr>
        <w:t>NNS</w:t>
      </w:r>
      <w:r w:rsidRPr="00B3314A">
        <w:rPr>
          <w:sz w:val="16"/>
        </w:rPr>
        <w:t>... ......HLKF K..A.</w:t>
      </w:r>
      <w:r w:rsidRPr="00BC08A3">
        <w:rPr>
          <w:sz w:val="16"/>
          <w:highlight w:val="green"/>
        </w:rPr>
        <w:t>...</w:t>
      </w:r>
      <w:r w:rsidRPr="00B3314A">
        <w:rPr>
          <w:sz w:val="16"/>
        </w:rPr>
        <w:t>.. ..EK...... ......G..N D.I...T...</w:t>
      </w:r>
    </w:p>
    <w:p w14:paraId="53CC1C61" w14:textId="77777777" w:rsidR="00540FE4" w:rsidRPr="00B3314A" w:rsidRDefault="00540FE4" w:rsidP="00540FE4">
      <w:pPr>
        <w:pStyle w:val="PlainText"/>
        <w:rPr>
          <w:sz w:val="16"/>
        </w:rPr>
      </w:pPr>
      <w:r>
        <w:rPr>
          <w:sz w:val="16"/>
        </w:rPr>
        <w:t xml:space="preserve">Hiroshima05    </w:t>
      </w:r>
      <w:r w:rsidRPr="00B3314A">
        <w:rPr>
          <w:sz w:val="16"/>
        </w:rPr>
        <w:t xml:space="preserve"> .......... .......... .N</w:t>
      </w:r>
      <w:r w:rsidRPr="00BC08A3">
        <w:rPr>
          <w:sz w:val="16"/>
          <w:highlight w:val="green"/>
        </w:rPr>
        <w:t>N.S</w:t>
      </w:r>
      <w:r w:rsidRPr="00B3314A">
        <w:rPr>
          <w:sz w:val="16"/>
        </w:rPr>
        <w:t>.</w:t>
      </w:r>
      <w:r w:rsidRPr="00BC08A3">
        <w:rPr>
          <w:sz w:val="16"/>
          <w:highlight w:val="green"/>
        </w:rPr>
        <w:t>N..</w:t>
      </w:r>
      <w:r w:rsidRPr="00B3314A">
        <w:rPr>
          <w:sz w:val="16"/>
        </w:rPr>
        <w:t>. ...</w:t>
      </w:r>
      <w:r w:rsidRPr="00BC08A3">
        <w:rPr>
          <w:sz w:val="16"/>
          <w:highlight w:val="green"/>
        </w:rPr>
        <w:t>..T</w:t>
      </w:r>
      <w:r w:rsidRPr="00B3314A">
        <w:rPr>
          <w:sz w:val="16"/>
        </w:rPr>
        <w:t>.S.. ..RS</w:t>
      </w:r>
      <w:r w:rsidRPr="00BC08A3">
        <w:rPr>
          <w:sz w:val="16"/>
          <w:highlight w:val="green"/>
        </w:rPr>
        <w:t>NNS</w:t>
      </w:r>
      <w:r w:rsidRPr="00B3314A">
        <w:rPr>
          <w:sz w:val="16"/>
        </w:rPr>
        <w:t>... ......QLKF K..A.K.... ..EK...... ......V.DN D.IF..A...</w:t>
      </w:r>
    </w:p>
    <w:p w14:paraId="58698DCD" w14:textId="77777777" w:rsidR="00540FE4" w:rsidRPr="00B3314A" w:rsidRDefault="00540FE4" w:rsidP="00540FE4">
      <w:pPr>
        <w:pStyle w:val="PlainText"/>
        <w:rPr>
          <w:sz w:val="16"/>
        </w:rPr>
      </w:pPr>
      <w:r>
        <w:rPr>
          <w:sz w:val="16"/>
        </w:rPr>
        <w:t>Brisbane07</w:t>
      </w:r>
      <w:r w:rsidRPr="00B3314A">
        <w:rPr>
          <w:sz w:val="16"/>
        </w:rPr>
        <w:t xml:space="preserve">      .......... .......... .N</w:t>
      </w:r>
      <w:r w:rsidRPr="00BC08A3">
        <w:rPr>
          <w:sz w:val="16"/>
          <w:highlight w:val="green"/>
        </w:rPr>
        <w:t>N.S</w:t>
      </w:r>
      <w:r w:rsidRPr="00B3314A">
        <w:rPr>
          <w:sz w:val="16"/>
        </w:rPr>
        <w:t>.</w:t>
      </w:r>
      <w:r w:rsidRPr="00BC08A3">
        <w:rPr>
          <w:sz w:val="16"/>
          <w:highlight w:val="green"/>
        </w:rPr>
        <w:t>N..</w:t>
      </w:r>
      <w:r w:rsidRPr="00B3314A">
        <w:rPr>
          <w:sz w:val="16"/>
        </w:rPr>
        <w:t>. ...</w:t>
      </w:r>
      <w:r w:rsidRPr="00BC08A3">
        <w:rPr>
          <w:sz w:val="16"/>
          <w:highlight w:val="green"/>
        </w:rPr>
        <w:t>..T</w:t>
      </w:r>
      <w:r w:rsidRPr="00B3314A">
        <w:rPr>
          <w:sz w:val="16"/>
        </w:rPr>
        <w:t>.S.. I.RS</w:t>
      </w:r>
      <w:r w:rsidRPr="00BC08A3">
        <w:rPr>
          <w:sz w:val="16"/>
          <w:highlight w:val="green"/>
        </w:rPr>
        <w:t>NNS</w:t>
      </w:r>
      <w:r w:rsidRPr="00B3314A">
        <w:rPr>
          <w:sz w:val="16"/>
        </w:rPr>
        <w:t>... ......HLKF K..A.</w:t>
      </w:r>
      <w:r w:rsidRPr="00BC08A3">
        <w:rPr>
          <w:sz w:val="16"/>
          <w:highlight w:val="green"/>
        </w:rPr>
        <w:t>...</w:t>
      </w:r>
      <w:r w:rsidRPr="00B3314A">
        <w:rPr>
          <w:sz w:val="16"/>
        </w:rPr>
        <w:t>.. ..EK...... ......G.DN D.IF..A...</w:t>
      </w:r>
    </w:p>
    <w:p w14:paraId="6471E622"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 xml:space="preserve"> .......... .......... .N</w:t>
      </w:r>
      <w:r w:rsidRPr="00BC08A3">
        <w:rPr>
          <w:sz w:val="16"/>
          <w:highlight w:val="green"/>
        </w:rPr>
        <w:t>N.S</w:t>
      </w:r>
      <w:r w:rsidRPr="00B3314A">
        <w:rPr>
          <w:sz w:val="16"/>
        </w:rPr>
        <w:t>.</w:t>
      </w:r>
      <w:r w:rsidRPr="00BC08A3">
        <w:rPr>
          <w:sz w:val="16"/>
          <w:highlight w:val="green"/>
        </w:rPr>
        <w:t>N..</w:t>
      </w:r>
      <w:r w:rsidRPr="00B3314A">
        <w:rPr>
          <w:sz w:val="16"/>
        </w:rPr>
        <w:t>. ...</w:t>
      </w:r>
      <w:r w:rsidRPr="00BC08A3">
        <w:rPr>
          <w:sz w:val="16"/>
          <w:highlight w:val="green"/>
        </w:rPr>
        <w:t>..T</w:t>
      </w:r>
      <w:r w:rsidRPr="00B3314A">
        <w:rPr>
          <w:sz w:val="16"/>
        </w:rPr>
        <w:t>.S.. I.RSKNS... ......HLNF K..A.</w:t>
      </w:r>
      <w:r w:rsidRPr="00BC08A3">
        <w:rPr>
          <w:sz w:val="16"/>
          <w:highlight w:val="green"/>
        </w:rPr>
        <w:t>...</w:t>
      </w:r>
      <w:r w:rsidRPr="00B3314A">
        <w:rPr>
          <w:sz w:val="16"/>
        </w:rPr>
        <w:t>.. ..EQ...... ......G.DK D.IF..A...</w:t>
      </w:r>
    </w:p>
    <w:p w14:paraId="00969F71" w14:textId="77777777" w:rsidR="00540FE4" w:rsidRPr="00B3314A" w:rsidRDefault="00540FE4" w:rsidP="00540FE4">
      <w:pPr>
        <w:pStyle w:val="PlainText"/>
        <w:rPr>
          <w:sz w:val="16"/>
        </w:rPr>
      </w:pPr>
      <w:r>
        <w:rPr>
          <w:sz w:val="16"/>
        </w:rPr>
        <w:t>Victoria11</w:t>
      </w:r>
      <w:r w:rsidRPr="00B3314A">
        <w:rPr>
          <w:sz w:val="16"/>
        </w:rPr>
        <w:t xml:space="preserve"> </w:t>
      </w:r>
      <w:r>
        <w:rPr>
          <w:sz w:val="16"/>
        </w:rPr>
        <w:t xml:space="preserve">     </w:t>
      </w:r>
      <w:r w:rsidRPr="00B3314A">
        <w:rPr>
          <w:sz w:val="16"/>
        </w:rPr>
        <w:t>.......... .......... .N</w:t>
      </w:r>
      <w:r w:rsidRPr="00BC08A3">
        <w:rPr>
          <w:sz w:val="16"/>
          <w:highlight w:val="green"/>
        </w:rPr>
        <w:t>N.S</w:t>
      </w:r>
      <w:r w:rsidRPr="00B3314A">
        <w:rPr>
          <w:sz w:val="16"/>
        </w:rPr>
        <w:t>.</w:t>
      </w:r>
      <w:r w:rsidRPr="00BC08A3">
        <w:rPr>
          <w:sz w:val="16"/>
          <w:highlight w:val="green"/>
        </w:rPr>
        <w:t>N..</w:t>
      </w:r>
      <w:r w:rsidRPr="00B3314A">
        <w:rPr>
          <w:sz w:val="16"/>
        </w:rPr>
        <w:t>. ...</w:t>
      </w:r>
      <w:r w:rsidRPr="00BC08A3">
        <w:rPr>
          <w:sz w:val="16"/>
          <w:highlight w:val="green"/>
        </w:rPr>
        <w:t>..T</w:t>
      </w:r>
      <w:r w:rsidRPr="00B3314A">
        <w:rPr>
          <w:sz w:val="16"/>
        </w:rPr>
        <w:t>.S.. I.RS</w:t>
      </w:r>
      <w:r w:rsidRPr="00BC08A3">
        <w:rPr>
          <w:sz w:val="16"/>
          <w:highlight w:val="green"/>
        </w:rPr>
        <w:t>NNS</w:t>
      </w:r>
      <w:r w:rsidRPr="00B3314A">
        <w:rPr>
          <w:sz w:val="16"/>
        </w:rPr>
        <w:t>... ......HLNF K..A.</w:t>
      </w:r>
      <w:r w:rsidRPr="00BC08A3">
        <w:rPr>
          <w:sz w:val="16"/>
          <w:highlight w:val="green"/>
        </w:rPr>
        <w:t>...</w:t>
      </w:r>
      <w:r w:rsidRPr="00B3314A">
        <w:rPr>
          <w:sz w:val="16"/>
        </w:rPr>
        <w:t>.. ..EQ...... ......G.DK D.IF..A.S.</w:t>
      </w:r>
    </w:p>
    <w:p w14:paraId="2D6F538C"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s...ss ssssssssss ssssssss.s sssssss.ss ..s.ssssss sssssssss. ssssss.... ..s..sssss .sss.ssss. </w:t>
      </w:r>
    </w:p>
    <w:p w14:paraId="22E4DCC2"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 .......... AAAAAAAAAA AAAAAAAA.A AAAAAA.... ....BBBBBB ......D... .......... .....BBBBB BBBB.BBBB.</w:t>
      </w:r>
    </w:p>
    <w:p w14:paraId="40F5B49D"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RB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 .......... .........R RRRRRRRRR. ...RRR.... ..RRRRRRR. .......... .......... ..RRRRRRRR RRRRRR....</w:t>
      </w:r>
    </w:p>
    <w:p w14:paraId="2D1EBAB9" w14:textId="77777777" w:rsidR="00540FE4" w:rsidRPr="00045F7A" w:rsidRDefault="00540FE4" w:rsidP="00540FE4">
      <w:pPr>
        <w:pStyle w:val="PlainText"/>
        <w:rPr>
          <w:sz w:val="16"/>
        </w:rPr>
      </w:pPr>
    </w:p>
    <w:p w14:paraId="0EEE1889" w14:textId="2EC9A09A" w:rsidR="00540FE4" w:rsidRDefault="00540FE4" w:rsidP="00540FE4">
      <w:pPr>
        <w:pStyle w:val="PlainText"/>
        <w:rPr>
          <w:sz w:val="16"/>
        </w:rPr>
      </w:pPr>
    </w:p>
    <w:p w14:paraId="5F3004A1" w14:textId="77777777" w:rsidR="00540FE4" w:rsidRPr="00B3314A" w:rsidRDefault="00540FE4" w:rsidP="00540FE4">
      <w:pPr>
        <w:pStyle w:val="PlainText"/>
        <w:rPr>
          <w:sz w:val="16"/>
        </w:rPr>
      </w:pPr>
      <w:r>
        <w:rPr>
          <w:sz w:val="16"/>
        </w:rPr>
        <w:t xml:space="preserve">.         </w:t>
      </w:r>
      <w:r w:rsidRPr="00B3314A">
        <w:rPr>
          <w:sz w:val="16"/>
        </w:rPr>
        <w:t xml:space="preserve">      </w:t>
      </w:r>
      <w:r>
        <w:rPr>
          <w:sz w:val="16"/>
        </w:rPr>
        <w:t>2</w:t>
      </w:r>
      <w:r w:rsidRPr="00B3314A">
        <w:rPr>
          <w:sz w:val="16"/>
        </w:rPr>
        <w:t>0</w:t>
      </w:r>
      <w:r>
        <w:rPr>
          <w:sz w:val="16"/>
        </w:rPr>
        <w:t>0</w:t>
      </w:r>
      <w:r w:rsidRPr="00B3314A">
        <w:rPr>
          <w:sz w:val="16"/>
        </w:rPr>
        <w:t xml:space="preserve">  </w:t>
      </w:r>
      <w:r>
        <w:rPr>
          <w:sz w:val="16"/>
        </w:rPr>
        <w:t xml:space="preserve"> </w:t>
      </w:r>
      <w:r w:rsidRPr="00B3314A">
        <w:rPr>
          <w:sz w:val="16"/>
        </w:rPr>
        <w:t xml:space="preserve">     </w:t>
      </w:r>
      <w:r>
        <w:rPr>
          <w:sz w:val="16"/>
        </w:rPr>
        <w:t>2</w:t>
      </w:r>
      <w:r w:rsidRPr="00B3314A">
        <w:rPr>
          <w:sz w:val="16"/>
        </w:rPr>
        <w:t>1</w:t>
      </w:r>
      <w:r>
        <w:rPr>
          <w:sz w:val="16"/>
        </w:rPr>
        <w:t>0</w:t>
      </w:r>
      <w:r w:rsidRPr="00B3314A">
        <w:rPr>
          <w:sz w:val="16"/>
        </w:rPr>
        <w:t xml:space="preserve">     </w:t>
      </w:r>
      <w:r>
        <w:rPr>
          <w:sz w:val="16"/>
        </w:rPr>
        <w:t xml:space="preserve"> </w:t>
      </w:r>
      <w:r w:rsidRPr="00B3314A">
        <w:rPr>
          <w:sz w:val="16"/>
        </w:rPr>
        <w:t xml:space="preserve">  </w:t>
      </w:r>
      <w:r>
        <w:rPr>
          <w:sz w:val="16"/>
        </w:rPr>
        <w:t>2</w:t>
      </w:r>
      <w:r w:rsidRPr="00B3314A">
        <w:rPr>
          <w:sz w:val="16"/>
        </w:rPr>
        <w:t>2</w:t>
      </w:r>
      <w:r>
        <w:rPr>
          <w:sz w:val="16"/>
        </w:rPr>
        <w:t>0</w:t>
      </w:r>
      <w:r w:rsidRPr="00B3314A">
        <w:rPr>
          <w:sz w:val="16"/>
        </w:rPr>
        <w:t xml:space="preserve">    </w:t>
      </w:r>
      <w:r>
        <w:rPr>
          <w:sz w:val="16"/>
        </w:rPr>
        <w:t xml:space="preserve"> </w:t>
      </w:r>
      <w:r w:rsidRPr="00B3314A">
        <w:rPr>
          <w:sz w:val="16"/>
        </w:rPr>
        <w:t xml:space="preserve">   </w:t>
      </w:r>
      <w:r>
        <w:rPr>
          <w:sz w:val="16"/>
        </w:rPr>
        <w:t>2</w:t>
      </w:r>
      <w:r w:rsidRPr="00B3314A">
        <w:rPr>
          <w:sz w:val="16"/>
        </w:rPr>
        <w:t>3</w:t>
      </w:r>
      <w:r>
        <w:rPr>
          <w:sz w:val="16"/>
        </w:rPr>
        <w:t>0        240        250        260        270        280        290</w:t>
      </w:r>
      <w:r w:rsidRPr="00B3314A">
        <w:rPr>
          <w:sz w:val="16"/>
        </w:rPr>
        <w:t xml:space="preserve">       </w:t>
      </w:r>
    </w:p>
    <w:p w14:paraId="502E6B8E" w14:textId="77777777" w:rsidR="00540FE4" w:rsidRPr="00B3314A" w:rsidRDefault="00540FE4" w:rsidP="00540FE4">
      <w:pPr>
        <w:pStyle w:val="PlainText"/>
        <w:rPr>
          <w:sz w:val="16"/>
        </w:rPr>
      </w:pP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p>
    <w:p w14:paraId="1FE102FA"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 xml:space="preserve"> GRVTVSTRRS QQTIIPNIGS RPWVRGLSSR ISIYWTIVKP GDVLVINSNG NLIAPRGYFK MRTGKSSIMR SDAPIDTCIS ECITP</w:t>
      </w:r>
      <w:r w:rsidRPr="00BC08A3">
        <w:rPr>
          <w:sz w:val="16"/>
          <w:highlight w:val="green"/>
        </w:rPr>
        <w:t>NGS</w:t>
      </w:r>
      <w:r w:rsidRPr="00B3314A">
        <w:rPr>
          <w:sz w:val="16"/>
        </w:rPr>
        <w:t>IP NDKPFQNVNK</w:t>
      </w:r>
    </w:p>
    <w:p w14:paraId="163BE2E0" w14:textId="77777777" w:rsidR="00540FE4" w:rsidRPr="00B3314A" w:rsidRDefault="00540FE4" w:rsidP="00540FE4">
      <w:pPr>
        <w:pStyle w:val="PlainText"/>
        <w:rPr>
          <w:sz w:val="16"/>
        </w:rPr>
      </w:pPr>
      <w:r>
        <w:rPr>
          <w:sz w:val="16"/>
        </w:rPr>
        <w:t xml:space="preserve">PtChalmers73 </w:t>
      </w:r>
      <w:r w:rsidRPr="00B3314A">
        <w:rPr>
          <w:sz w:val="16"/>
        </w:rPr>
        <w:t xml:space="preserve">   .......K.. .......... .......... .......... ..I....... .......... .......... .....G.... .....</w:t>
      </w:r>
      <w:r w:rsidRPr="00BC08A3">
        <w:rPr>
          <w:sz w:val="16"/>
          <w:highlight w:val="green"/>
        </w:rPr>
        <w:t>...</w:t>
      </w:r>
      <w:r w:rsidRPr="00B3314A">
        <w:rPr>
          <w:sz w:val="16"/>
        </w:rPr>
        <w:t>.. ..........</w:t>
      </w:r>
    </w:p>
    <w:p w14:paraId="127B6BBE" w14:textId="77777777" w:rsidR="00540FE4" w:rsidRPr="00B3314A" w:rsidRDefault="00540FE4" w:rsidP="00540FE4">
      <w:pPr>
        <w:pStyle w:val="PlainText"/>
        <w:rPr>
          <w:sz w:val="16"/>
        </w:rPr>
      </w:pPr>
      <w:r>
        <w:rPr>
          <w:sz w:val="16"/>
        </w:rPr>
        <w:t xml:space="preserve">Victoria75    </w:t>
      </w:r>
      <w:r w:rsidRPr="00B3314A">
        <w:rPr>
          <w:sz w:val="16"/>
        </w:rPr>
        <w:t xml:space="preserve">  .K.....K.. .......V.. .......... .......... ..I....... .......... .......... .....G..S. .....</w:t>
      </w:r>
      <w:r w:rsidRPr="00BC08A3">
        <w:rPr>
          <w:sz w:val="16"/>
          <w:highlight w:val="green"/>
        </w:rPr>
        <w:t>...</w:t>
      </w:r>
      <w:r w:rsidRPr="00B3314A">
        <w:rPr>
          <w:sz w:val="16"/>
        </w:rPr>
        <w:t>.. ..........</w:t>
      </w:r>
    </w:p>
    <w:p w14:paraId="23E10CA0" w14:textId="77777777" w:rsidR="00540FE4" w:rsidRPr="00B3314A" w:rsidRDefault="00540FE4" w:rsidP="00540FE4">
      <w:pPr>
        <w:pStyle w:val="PlainText"/>
        <w:rPr>
          <w:sz w:val="16"/>
        </w:rPr>
      </w:pPr>
      <w:r>
        <w:rPr>
          <w:sz w:val="16"/>
        </w:rPr>
        <w:t xml:space="preserve">Bangkok79     </w:t>
      </w:r>
      <w:r w:rsidRPr="00B3314A">
        <w:rPr>
          <w:sz w:val="16"/>
        </w:rPr>
        <w:t xml:space="preserve">  .......K.. .......... .......... .......... ..I.L..... .......... I......... .....G..S. .....</w:t>
      </w:r>
      <w:r w:rsidRPr="00BC08A3">
        <w:rPr>
          <w:sz w:val="16"/>
          <w:highlight w:val="green"/>
        </w:rPr>
        <w:t>...</w:t>
      </w:r>
      <w:r w:rsidRPr="00B3314A">
        <w:rPr>
          <w:sz w:val="16"/>
        </w:rPr>
        <w:t>.. ..........</w:t>
      </w:r>
    </w:p>
    <w:p w14:paraId="0BAE1D3C" w14:textId="77777777" w:rsidR="00540FE4" w:rsidRPr="00B3314A" w:rsidRDefault="00540FE4" w:rsidP="00540FE4">
      <w:pPr>
        <w:pStyle w:val="PlainText"/>
        <w:rPr>
          <w:sz w:val="16"/>
        </w:rPr>
      </w:pPr>
      <w:r>
        <w:rPr>
          <w:sz w:val="16"/>
        </w:rPr>
        <w:t xml:space="preserve">Leningrad86 </w:t>
      </w:r>
      <w:r w:rsidRPr="00B3314A">
        <w:rPr>
          <w:sz w:val="16"/>
        </w:rPr>
        <w:t xml:space="preserve">    .......K.. ...V...... .......... .......... ..I.L.</w:t>
      </w:r>
      <w:r w:rsidRPr="00A261F3">
        <w:rPr>
          <w:sz w:val="16"/>
          <w:highlight w:val="green"/>
        </w:rPr>
        <w:t>..T</w:t>
      </w:r>
      <w:r w:rsidRPr="00B3314A">
        <w:rPr>
          <w:sz w:val="16"/>
        </w:rPr>
        <w:t>. .......... I......... .....G..S. .....</w:t>
      </w:r>
      <w:r w:rsidRPr="00BC08A3">
        <w:rPr>
          <w:sz w:val="16"/>
          <w:highlight w:val="green"/>
        </w:rPr>
        <w:t>...</w:t>
      </w:r>
      <w:r w:rsidRPr="00B3314A">
        <w:rPr>
          <w:sz w:val="16"/>
        </w:rPr>
        <w:t>.. ..........</w:t>
      </w:r>
    </w:p>
    <w:p w14:paraId="31A448BC"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 xml:space="preserve"> .......K.. ...V...... .......... .......... ..I.L.</w:t>
      </w:r>
      <w:r w:rsidRPr="00A261F3">
        <w:rPr>
          <w:sz w:val="16"/>
          <w:highlight w:val="green"/>
        </w:rPr>
        <w:t>..T</w:t>
      </w:r>
      <w:r w:rsidRPr="00B3314A">
        <w:rPr>
          <w:sz w:val="16"/>
        </w:rPr>
        <w:t>. .......... I......... .....G..S. .....</w:t>
      </w:r>
      <w:r w:rsidRPr="00BC08A3">
        <w:rPr>
          <w:sz w:val="16"/>
          <w:highlight w:val="green"/>
        </w:rPr>
        <w:t>...</w:t>
      </w:r>
      <w:r w:rsidRPr="00B3314A">
        <w:rPr>
          <w:sz w:val="16"/>
        </w:rPr>
        <w:t>.. ..........</w:t>
      </w:r>
    </w:p>
    <w:p w14:paraId="06872825" w14:textId="77777777" w:rsidR="00540FE4" w:rsidRDefault="00540FE4" w:rsidP="00540FE4">
      <w:pPr>
        <w:pStyle w:val="PlainText"/>
        <w:rPr>
          <w:sz w:val="16"/>
        </w:rPr>
      </w:pPr>
      <w:r>
        <w:rPr>
          <w:sz w:val="16"/>
        </w:rPr>
        <w:t xml:space="preserve">Beijing92       </w:t>
      </w:r>
      <w:r w:rsidRPr="00B3314A">
        <w:rPr>
          <w:sz w:val="16"/>
        </w:rPr>
        <w:t>.......</w:t>
      </w:r>
      <w:r>
        <w:rPr>
          <w:sz w:val="16"/>
        </w:rPr>
        <w:t>K</w:t>
      </w:r>
      <w:r w:rsidRPr="00B3314A">
        <w:rPr>
          <w:sz w:val="16"/>
        </w:rPr>
        <w:t>.. ...</w:t>
      </w:r>
      <w:r>
        <w:rPr>
          <w:sz w:val="16"/>
        </w:rPr>
        <w:t>V</w:t>
      </w:r>
      <w:r w:rsidRPr="00B3314A">
        <w:rPr>
          <w:sz w:val="16"/>
        </w:rPr>
        <w:t xml:space="preserve">...... .......... .......... </w:t>
      </w:r>
      <w:r>
        <w:rPr>
          <w:sz w:val="16"/>
        </w:rPr>
        <w:t>..</w:t>
      </w:r>
      <w:r w:rsidRPr="006D5142">
        <w:rPr>
          <w:sz w:val="16"/>
        </w:rPr>
        <w:t>I</w:t>
      </w:r>
      <w:r>
        <w:rPr>
          <w:sz w:val="16"/>
        </w:rPr>
        <w:t>.</w:t>
      </w:r>
      <w:r w:rsidRPr="006D5142">
        <w:rPr>
          <w:sz w:val="16"/>
        </w:rPr>
        <w:t>L</w:t>
      </w:r>
      <w:r>
        <w:rPr>
          <w:sz w:val="16"/>
        </w:rPr>
        <w:t>.</w:t>
      </w:r>
      <w:r>
        <w:rPr>
          <w:sz w:val="16"/>
          <w:highlight w:val="green"/>
        </w:rPr>
        <w:t>..</w:t>
      </w:r>
      <w:r w:rsidRPr="00A261F3">
        <w:rPr>
          <w:sz w:val="16"/>
          <w:highlight w:val="green"/>
        </w:rPr>
        <w:t>T</w:t>
      </w:r>
      <w:r>
        <w:rPr>
          <w:sz w:val="16"/>
        </w:rPr>
        <w:t xml:space="preserve">. </w:t>
      </w:r>
      <w:r w:rsidRPr="00B3314A">
        <w:rPr>
          <w:sz w:val="16"/>
        </w:rPr>
        <w:t>.......... I........</w:t>
      </w:r>
      <w:r>
        <w:rPr>
          <w:sz w:val="16"/>
        </w:rPr>
        <w:t>.</w:t>
      </w:r>
      <w:r w:rsidRPr="006D5142">
        <w:rPr>
          <w:sz w:val="16"/>
        </w:rPr>
        <w:t xml:space="preserve"> </w:t>
      </w:r>
      <w:r w:rsidRPr="00B3314A">
        <w:rPr>
          <w:sz w:val="16"/>
        </w:rPr>
        <w:t>.....G..S.</w:t>
      </w:r>
      <w:r w:rsidRPr="006D5142">
        <w:rPr>
          <w:sz w:val="16"/>
        </w:rPr>
        <w:t xml:space="preserve"> </w:t>
      </w:r>
      <w:r w:rsidRPr="00B3314A">
        <w:rPr>
          <w:sz w:val="16"/>
        </w:rPr>
        <w:t>.....</w:t>
      </w:r>
      <w:r w:rsidRPr="00BC08A3">
        <w:rPr>
          <w:sz w:val="16"/>
          <w:highlight w:val="green"/>
        </w:rPr>
        <w:t>...</w:t>
      </w:r>
      <w:r w:rsidRPr="00B3314A">
        <w:rPr>
          <w:sz w:val="16"/>
        </w:rPr>
        <w:t>..</w:t>
      </w:r>
      <w:r w:rsidRPr="006D5142">
        <w:rPr>
          <w:sz w:val="16"/>
        </w:rPr>
        <w:t xml:space="preserve"> </w:t>
      </w:r>
      <w:r>
        <w:rPr>
          <w:sz w:val="16"/>
        </w:rPr>
        <w:t>.........</w:t>
      </w:r>
      <w:r w:rsidRPr="006D5142">
        <w:rPr>
          <w:sz w:val="16"/>
        </w:rPr>
        <w:t>R</w:t>
      </w:r>
    </w:p>
    <w:p w14:paraId="0A1BD0BD" w14:textId="77777777" w:rsidR="00540FE4" w:rsidRPr="00B3314A" w:rsidRDefault="00540FE4" w:rsidP="00540FE4">
      <w:pPr>
        <w:pStyle w:val="PlainText"/>
        <w:rPr>
          <w:sz w:val="16"/>
        </w:rPr>
      </w:pPr>
      <w:r>
        <w:rPr>
          <w:sz w:val="16"/>
        </w:rPr>
        <w:t xml:space="preserve">Johannesburg94  </w:t>
      </w:r>
      <w:r w:rsidRPr="00B3314A">
        <w:rPr>
          <w:sz w:val="16"/>
        </w:rPr>
        <w:t>.......K.. ...V..D..Y ......Q... .......... ..I.L.</w:t>
      </w:r>
      <w:r w:rsidRPr="003851AD">
        <w:rPr>
          <w:sz w:val="16"/>
          <w:highlight w:val="green"/>
        </w:rPr>
        <w:t>..T</w:t>
      </w:r>
      <w:r w:rsidRPr="00B3314A">
        <w:rPr>
          <w:sz w:val="16"/>
        </w:rPr>
        <w:t>. .......... I.N....... .....G</w:t>
      </w:r>
      <w:r w:rsidRPr="00BC08A3">
        <w:rPr>
          <w:sz w:val="16"/>
          <w:highlight w:val="green"/>
        </w:rPr>
        <w:t>N.S</w:t>
      </w:r>
      <w:r w:rsidRPr="00B3314A">
        <w:rPr>
          <w:sz w:val="16"/>
        </w:rPr>
        <w:t>. .....</w:t>
      </w:r>
      <w:r w:rsidRPr="00BC08A3">
        <w:rPr>
          <w:sz w:val="16"/>
          <w:highlight w:val="green"/>
        </w:rPr>
        <w:t>...</w:t>
      </w:r>
      <w:r w:rsidRPr="00B3314A">
        <w:rPr>
          <w:sz w:val="16"/>
        </w:rPr>
        <w:t>.. .........R</w:t>
      </w:r>
    </w:p>
    <w:p w14:paraId="68238619" w14:textId="77777777" w:rsidR="00540FE4" w:rsidRPr="00B3314A" w:rsidRDefault="00540FE4" w:rsidP="00540FE4">
      <w:pPr>
        <w:pStyle w:val="PlainText"/>
        <w:rPr>
          <w:sz w:val="16"/>
        </w:rPr>
      </w:pPr>
      <w:r>
        <w:rPr>
          <w:sz w:val="16"/>
        </w:rPr>
        <w:t xml:space="preserve">Nanchang95     </w:t>
      </w:r>
      <w:r w:rsidRPr="00B3314A">
        <w:rPr>
          <w:sz w:val="16"/>
        </w:rPr>
        <w:t xml:space="preserve"> .......K.. ...V...... ......I... .......... ..I.L.</w:t>
      </w:r>
      <w:r w:rsidRPr="003851AD">
        <w:rPr>
          <w:sz w:val="16"/>
          <w:highlight w:val="green"/>
        </w:rPr>
        <w:t>..T</w:t>
      </w:r>
      <w:r w:rsidRPr="00B3314A">
        <w:rPr>
          <w:sz w:val="16"/>
        </w:rPr>
        <w:t>. .......... I.S....... .....GN.N. .....</w:t>
      </w:r>
      <w:r w:rsidRPr="00BC08A3">
        <w:rPr>
          <w:sz w:val="16"/>
          <w:highlight w:val="green"/>
        </w:rPr>
        <w:t>...</w:t>
      </w:r>
      <w:r w:rsidRPr="00B3314A">
        <w:rPr>
          <w:sz w:val="16"/>
        </w:rPr>
        <w:t>.. .........R</w:t>
      </w:r>
    </w:p>
    <w:p w14:paraId="35DC6A10" w14:textId="77777777" w:rsidR="00540FE4" w:rsidRPr="00B3314A" w:rsidRDefault="00540FE4" w:rsidP="00540FE4">
      <w:pPr>
        <w:pStyle w:val="PlainText"/>
        <w:rPr>
          <w:sz w:val="16"/>
        </w:rPr>
      </w:pPr>
      <w:r>
        <w:rPr>
          <w:sz w:val="16"/>
        </w:rPr>
        <w:t xml:space="preserve">Sydney97       </w:t>
      </w:r>
      <w:r w:rsidRPr="00B3314A">
        <w:rPr>
          <w:sz w:val="16"/>
        </w:rPr>
        <w:t xml:space="preserve"> .......K.. ...V...... ......I... ...H...... ..I.L.</w:t>
      </w:r>
      <w:r w:rsidRPr="003851AD">
        <w:rPr>
          <w:sz w:val="16"/>
          <w:highlight w:val="green"/>
        </w:rPr>
        <w:t>..T</w:t>
      </w:r>
      <w:r w:rsidRPr="00B3314A">
        <w:rPr>
          <w:sz w:val="16"/>
        </w:rPr>
        <w:t>. .......... I.S....... .....GK.N. .....</w:t>
      </w:r>
      <w:r w:rsidRPr="00BC08A3">
        <w:rPr>
          <w:sz w:val="16"/>
          <w:highlight w:val="green"/>
        </w:rPr>
        <w:t>...</w:t>
      </w:r>
      <w:r w:rsidRPr="00B3314A">
        <w:rPr>
          <w:sz w:val="16"/>
        </w:rPr>
        <w:t>.. .........R</w:t>
      </w:r>
    </w:p>
    <w:p w14:paraId="63DDC0C0"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xml:space="preserve"> .......K.. ...V...... S.....V... .......... ..I.L.</w:t>
      </w:r>
      <w:r w:rsidRPr="003851AD">
        <w:rPr>
          <w:sz w:val="16"/>
          <w:highlight w:val="green"/>
        </w:rPr>
        <w:t>..T</w:t>
      </w:r>
      <w:r w:rsidRPr="00B3314A">
        <w:rPr>
          <w:sz w:val="16"/>
        </w:rPr>
        <w:t>. .......... I.S....... .....GK.N. .....</w:t>
      </w:r>
      <w:r w:rsidRPr="00BC08A3">
        <w:rPr>
          <w:sz w:val="16"/>
          <w:highlight w:val="green"/>
        </w:rPr>
        <w:t>...</w:t>
      </w:r>
      <w:r w:rsidRPr="00B3314A">
        <w:rPr>
          <w:sz w:val="16"/>
        </w:rPr>
        <w:t>.. .........R</w:t>
      </w:r>
    </w:p>
    <w:p w14:paraId="4D3876E4" w14:textId="77777777" w:rsidR="00540FE4" w:rsidRPr="00B3314A" w:rsidRDefault="00540FE4" w:rsidP="00540FE4">
      <w:pPr>
        <w:pStyle w:val="PlainText"/>
        <w:rPr>
          <w:sz w:val="16"/>
        </w:rPr>
      </w:pPr>
      <w:r>
        <w:rPr>
          <w:sz w:val="16"/>
        </w:rPr>
        <w:t xml:space="preserve">Wyoming03       </w:t>
      </w:r>
      <w:r w:rsidRPr="00B3314A">
        <w:rPr>
          <w:sz w:val="16"/>
        </w:rPr>
        <w:t>..I....K.. ...V...... ..R..DV... .......... ..I.L.</w:t>
      </w:r>
      <w:r w:rsidRPr="003851AD">
        <w:rPr>
          <w:sz w:val="16"/>
          <w:highlight w:val="green"/>
        </w:rPr>
        <w:t>..T</w:t>
      </w:r>
      <w:r w:rsidRPr="00B3314A">
        <w:rPr>
          <w:sz w:val="16"/>
        </w:rPr>
        <w:t>. .......... I.S....... .....GK.N. .....</w:t>
      </w:r>
      <w:r w:rsidRPr="00BC08A3">
        <w:rPr>
          <w:sz w:val="16"/>
          <w:highlight w:val="green"/>
        </w:rPr>
        <w:t>...</w:t>
      </w:r>
      <w:r w:rsidRPr="00B3314A">
        <w:rPr>
          <w:sz w:val="16"/>
        </w:rPr>
        <w:t>.. .........R</w:t>
      </w:r>
    </w:p>
    <w:p w14:paraId="0A35ED50" w14:textId="77777777" w:rsidR="00540FE4" w:rsidRPr="00B3314A" w:rsidRDefault="00540FE4" w:rsidP="00540FE4">
      <w:pPr>
        <w:pStyle w:val="PlainText"/>
        <w:rPr>
          <w:sz w:val="16"/>
        </w:rPr>
      </w:pPr>
      <w:r>
        <w:rPr>
          <w:sz w:val="16"/>
        </w:rPr>
        <w:t xml:space="preserve">California04   </w:t>
      </w:r>
      <w:r w:rsidRPr="00B3314A">
        <w:rPr>
          <w:sz w:val="16"/>
        </w:rPr>
        <w:t xml:space="preserve"> ..I....K.. ...V...... ..R..DIP.. .......... ..I.L.</w:t>
      </w:r>
      <w:r w:rsidRPr="003851AD">
        <w:rPr>
          <w:sz w:val="16"/>
          <w:highlight w:val="green"/>
        </w:rPr>
        <w:t>..T</w:t>
      </w:r>
      <w:r w:rsidRPr="00B3314A">
        <w:rPr>
          <w:sz w:val="16"/>
        </w:rPr>
        <w:t>. .......... I.S....... .....GK.N. .....</w:t>
      </w:r>
      <w:r w:rsidRPr="00BC08A3">
        <w:rPr>
          <w:sz w:val="16"/>
          <w:highlight w:val="green"/>
        </w:rPr>
        <w:t>...</w:t>
      </w:r>
      <w:r w:rsidRPr="00B3314A">
        <w:rPr>
          <w:sz w:val="16"/>
        </w:rPr>
        <w:t>.. .........R</w:t>
      </w:r>
    </w:p>
    <w:p w14:paraId="51DDB96E" w14:textId="77777777" w:rsidR="00540FE4" w:rsidRPr="00B3314A" w:rsidRDefault="00540FE4" w:rsidP="00540FE4">
      <w:pPr>
        <w:pStyle w:val="PlainText"/>
        <w:rPr>
          <w:sz w:val="16"/>
        </w:rPr>
      </w:pPr>
      <w:r>
        <w:rPr>
          <w:sz w:val="16"/>
        </w:rPr>
        <w:t xml:space="preserve">Hiroshima05   </w:t>
      </w:r>
      <w:r w:rsidRPr="00B3314A">
        <w:rPr>
          <w:sz w:val="16"/>
        </w:rPr>
        <w:t xml:space="preserve">  ..I....K.. ...V...... ..R..NIP.. .......... ..I.L.</w:t>
      </w:r>
      <w:r w:rsidRPr="003851AD">
        <w:rPr>
          <w:sz w:val="16"/>
          <w:highlight w:val="green"/>
        </w:rPr>
        <w:t>..T</w:t>
      </w:r>
      <w:r w:rsidRPr="00B3314A">
        <w:rPr>
          <w:sz w:val="16"/>
        </w:rPr>
        <w:t>. .......... I.S....... .....GK.N. .....</w:t>
      </w:r>
      <w:r w:rsidRPr="00BC08A3">
        <w:rPr>
          <w:sz w:val="16"/>
          <w:highlight w:val="green"/>
        </w:rPr>
        <w:t>...</w:t>
      </w:r>
      <w:r w:rsidRPr="00B3314A">
        <w:rPr>
          <w:sz w:val="16"/>
        </w:rPr>
        <w:t>.. .........R</w:t>
      </w:r>
    </w:p>
    <w:p w14:paraId="421F809C" w14:textId="77777777" w:rsidR="00540FE4" w:rsidRPr="00B3314A" w:rsidRDefault="00540FE4" w:rsidP="00540FE4">
      <w:pPr>
        <w:pStyle w:val="PlainText"/>
        <w:rPr>
          <w:sz w:val="16"/>
        </w:rPr>
      </w:pPr>
      <w:r>
        <w:rPr>
          <w:sz w:val="16"/>
        </w:rPr>
        <w:t>Brisbane07</w:t>
      </w:r>
      <w:r w:rsidRPr="00B3314A">
        <w:rPr>
          <w:sz w:val="16"/>
        </w:rPr>
        <w:t xml:space="preserve">      ..I....K.. ...V...... ..R..NIP.. .......... ..I.L.</w:t>
      </w:r>
      <w:r w:rsidRPr="003851AD">
        <w:rPr>
          <w:sz w:val="16"/>
          <w:highlight w:val="green"/>
        </w:rPr>
        <w:t>..T</w:t>
      </w:r>
      <w:r w:rsidRPr="00B3314A">
        <w:rPr>
          <w:sz w:val="16"/>
        </w:rPr>
        <w:t>. .......... I.S....... .....GK.N. .....</w:t>
      </w:r>
      <w:r w:rsidRPr="00BC08A3">
        <w:rPr>
          <w:sz w:val="16"/>
          <w:highlight w:val="green"/>
        </w:rPr>
        <w:t>...</w:t>
      </w:r>
      <w:r w:rsidRPr="00B3314A">
        <w:rPr>
          <w:sz w:val="16"/>
        </w:rPr>
        <w:t>.. .........R</w:t>
      </w:r>
    </w:p>
    <w:p w14:paraId="4D95BDBB"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 xml:space="preserve">  ..I....K.. ...VS..... ..R..NIP.. .......... ..I.L.</w:t>
      </w:r>
      <w:r w:rsidRPr="006A3D43">
        <w:rPr>
          <w:sz w:val="16"/>
          <w:highlight w:val="green"/>
        </w:rPr>
        <w:t>..T</w:t>
      </w:r>
      <w:r w:rsidRPr="00B3314A">
        <w:rPr>
          <w:sz w:val="16"/>
        </w:rPr>
        <w:t>. .......... I.S....... .....GK.N. .....</w:t>
      </w:r>
      <w:r w:rsidRPr="00BC08A3">
        <w:rPr>
          <w:sz w:val="16"/>
          <w:highlight w:val="green"/>
        </w:rPr>
        <w:t>...</w:t>
      </w:r>
      <w:r w:rsidRPr="00B3314A">
        <w:rPr>
          <w:sz w:val="16"/>
        </w:rPr>
        <w:t>.. .........R</w:t>
      </w:r>
    </w:p>
    <w:p w14:paraId="049C9FB4" w14:textId="77777777" w:rsidR="00540FE4" w:rsidRPr="00B3314A" w:rsidRDefault="00540FE4" w:rsidP="00540FE4">
      <w:pPr>
        <w:pStyle w:val="PlainText"/>
        <w:rPr>
          <w:sz w:val="16"/>
        </w:rPr>
      </w:pPr>
      <w:r>
        <w:rPr>
          <w:sz w:val="16"/>
        </w:rPr>
        <w:t>Victoria11</w:t>
      </w:r>
      <w:r w:rsidRPr="00B3314A">
        <w:rPr>
          <w:sz w:val="16"/>
        </w:rPr>
        <w:t xml:space="preserve"> </w:t>
      </w:r>
      <w:r>
        <w:rPr>
          <w:sz w:val="16"/>
        </w:rPr>
        <w:t xml:space="preserve">     </w:t>
      </w:r>
      <w:r w:rsidRPr="00B3314A">
        <w:rPr>
          <w:sz w:val="16"/>
        </w:rPr>
        <w:t>..I....K.. ..AV...... ..RI.NIP.. .......... ..I.L.</w:t>
      </w:r>
      <w:r w:rsidRPr="006A3D43">
        <w:rPr>
          <w:sz w:val="16"/>
          <w:highlight w:val="green"/>
        </w:rPr>
        <w:t>..T</w:t>
      </w:r>
      <w:r w:rsidRPr="00B3314A">
        <w:rPr>
          <w:sz w:val="16"/>
        </w:rPr>
        <w:t>. .......... I.S....... .....GK.N. .....</w:t>
      </w:r>
      <w:r w:rsidRPr="00BC08A3">
        <w:rPr>
          <w:sz w:val="16"/>
          <w:highlight w:val="green"/>
        </w:rPr>
        <w:t>...</w:t>
      </w:r>
      <w:r w:rsidRPr="00B3314A">
        <w:rPr>
          <w:sz w:val="16"/>
        </w:rPr>
        <w:t>.. .........R</w:t>
      </w:r>
    </w:p>
    <w:p w14:paraId="07A77E08"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s.....ss.. .......sss sssssssss. .......sss .s.s.s.s.. ....s.s.ss sssss...s. s.ssssss.s ...ss...ss ss...ssss.</w:t>
      </w:r>
    </w:p>
    <w:p w14:paraId="3F9AB0E1"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DDDDDDDD.. ...D.DDDDD .DDDDDD... .......... .D........ .......... .........C CCCCCC.C.. .......... ..........</w:t>
      </w:r>
    </w:p>
    <w:p w14:paraId="2C807584" w14:textId="77777777" w:rsidR="00540FE4" w:rsidRDefault="00540FE4" w:rsidP="00540FE4">
      <w:pPr>
        <w:pStyle w:val="PlainText"/>
        <w:rPr>
          <w:sz w:val="16"/>
        </w:rPr>
      </w:pPr>
      <w:r w:rsidRPr="007B7509">
        <w:rPr>
          <w:rFonts w:eastAsia="Times New Roman" w:cs="Courier"/>
          <w:color w:val="FF0000"/>
          <w:sz w:val="16"/>
        </w:rPr>
        <w:t xml:space="preserve">RBS </w:t>
      </w:r>
      <w:r>
        <w:rPr>
          <w:rFonts w:eastAsia="Times New Roman" w:cs="Courier"/>
          <w:color w:val="FF0000"/>
          <w:sz w:val="16"/>
        </w:rPr>
        <w:t xml:space="preserve">           </w:t>
      </w:r>
      <w:r w:rsidRPr="007B7509">
        <w:rPr>
          <w:rFonts w:eastAsia="Times New Roman" w:cs="Courier"/>
          <w:color w:val="FF0000"/>
          <w:sz w:val="16"/>
        </w:rPr>
        <w:t xml:space="preserve"> .......... ........RR RRRRRRRR.. .......... .......... .......... .......... .......... .......... ..........</w:t>
      </w:r>
    </w:p>
    <w:p w14:paraId="57291142" w14:textId="77777777" w:rsidR="00540FE4" w:rsidRDefault="00540FE4" w:rsidP="00540FE4">
      <w:pPr>
        <w:pStyle w:val="PlainText"/>
        <w:rPr>
          <w:sz w:val="16"/>
        </w:rPr>
      </w:pPr>
    </w:p>
    <w:p w14:paraId="5D87F5AE" w14:textId="77777777" w:rsidR="00540FE4" w:rsidRDefault="00540FE4" w:rsidP="00540FE4">
      <w:pPr>
        <w:pStyle w:val="PlainText"/>
        <w:rPr>
          <w:sz w:val="16"/>
        </w:rPr>
      </w:pPr>
    </w:p>
    <w:p w14:paraId="43E8F2D8" w14:textId="77777777" w:rsidR="00540FE4" w:rsidRDefault="00540FE4" w:rsidP="00540FE4">
      <w:pPr>
        <w:pStyle w:val="PlainText"/>
        <w:rPr>
          <w:sz w:val="16"/>
        </w:rPr>
      </w:pPr>
    </w:p>
    <w:p w14:paraId="5AB9321E" w14:textId="77777777" w:rsidR="00540FE4" w:rsidRDefault="00540FE4" w:rsidP="00540FE4">
      <w:pPr>
        <w:pStyle w:val="PlainText"/>
        <w:rPr>
          <w:sz w:val="16"/>
        </w:rPr>
      </w:pPr>
      <w:r>
        <w:rPr>
          <w:sz w:val="16"/>
        </w:rPr>
        <w:t xml:space="preserve">.             </w:t>
      </w:r>
      <w:r w:rsidRPr="00B3314A">
        <w:rPr>
          <w:sz w:val="16"/>
        </w:rPr>
        <w:t xml:space="preserve">  300        310        320        330        340        350        360        370        380        390</w:t>
      </w:r>
    </w:p>
    <w:p w14:paraId="0DC48716" w14:textId="77777777" w:rsidR="00540FE4" w:rsidRPr="00B3314A" w:rsidRDefault="00540FE4" w:rsidP="00540FE4">
      <w:pPr>
        <w:pStyle w:val="PlainText"/>
        <w:rPr>
          <w:sz w:val="16"/>
        </w:rPr>
      </w:pP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p>
    <w:p w14:paraId="477F16D5"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 xml:space="preserve"> ITYGACPKYV KQNTLKLATG MRNVPEKQTR GLFGAIAGFI ENGWEGMIDG WYGFRHQNSE GTGQAADLKS TQAAIDQING KLNRVIEKTN EKFHQIEKEF</w:t>
      </w:r>
    </w:p>
    <w:p w14:paraId="719BB9ED" w14:textId="77777777" w:rsidR="00540FE4" w:rsidRPr="00B3314A" w:rsidRDefault="00540FE4" w:rsidP="00540FE4">
      <w:pPr>
        <w:pStyle w:val="PlainText"/>
        <w:rPr>
          <w:sz w:val="16"/>
        </w:rPr>
      </w:pPr>
      <w:r>
        <w:rPr>
          <w:sz w:val="16"/>
        </w:rPr>
        <w:t>PtChalmers73</w:t>
      </w:r>
      <w:r w:rsidRPr="00B3314A">
        <w:rPr>
          <w:sz w:val="16"/>
        </w:rPr>
        <w:t xml:space="preserve"> </w:t>
      </w:r>
      <w:r>
        <w:rPr>
          <w:sz w:val="16"/>
        </w:rPr>
        <w:t xml:space="preserve"> </w:t>
      </w:r>
      <w:r w:rsidRPr="00B3314A">
        <w:rPr>
          <w:sz w:val="16"/>
        </w:rPr>
        <w:t xml:space="preserve">  .......... .......... .......... .I........ .......... .......... .......... .......... .......... ..........</w:t>
      </w:r>
    </w:p>
    <w:p w14:paraId="7E389D0C" w14:textId="77777777" w:rsidR="00540FE4" w:rsidRPr="00B3314A" w:rsidRDefault="00540FE4" w:rsidP="00540FE4">
      <w:pPr>
        <w:pStyle w:val="PlainText"/>
        <w:rPr>
          <w:sz w:val="16"/>
        </w:rPr>
      </w:pPr>
      <w:r>
        <w:rPr>
          <w:sz w:val="16"/>
        </w:rPr>
        <w:t xml:space="preserve">Victoria75     </w:t>
      </w:r>
      <w:r w:rsidRPr="00B3314A">
        <w:rPr>
          <w:sz w:val="16"/>
        </w:rPr>
        <w:t xml:space="preserve"> .......... .......... .......... .I........ .......... .......... .......... .......... .......... ..........</w:t>
      </w:r>
    </w:p>
    <w:p w14:paraId="5CEDE18C" w14:textId="77777777" w:rsidR="00540FE4" w:rsidRPr="00B3314A" w:rsidRDefault="00540FE4" w:rsidP="00540FE4">
      <w:pPr>
        <w:pStyle w:val="PlainText"/>
        <w:rPr>
          <w:sz w:val="16"/>
        </w:rPr>
      </w:pPr>
      <w:r>
        <w:rPr>
          <w:sz w:val="16"/>
        </w:rPr>
        <w:t xml:space="preserve">Bangkok79      </w:t>
      </w:r>
      <w:r w:rsidRPr="00B3314A">
        <w:rPr>
          <w:sz w:val="16"/>
        </w:rPr>
        <w:t xml:space="preserve"> .......... .......... .......... .I........ .......V.. .......... .......... .......... .......... ..........</w:t>
      </w:r>
    </w:p>
    <w:p w14:paraId="2CF2B25E" w14:textId="77777777" w:rsidR="00540FE4" w:rsidRPr="00B3314A" w:rsidRDefault="00540FE4" w:rsidP="00540FE4">
      <w:pPr>
        <w:pStyle w:val="PlainText"/>
        <w:rPr>
          <w:sz w:val="16"/>
        </w:rPr>
      </w:pPr>
      <w:r>
        <w:rPr>
          <w:sz w:val="16"/>
        </w:rPr>
        <w:t xml:space="preserve">Leningrad86    </w:t>
      </w:r>
      <w:r w:rsidRPr="00B3314A">
        <w:rPr>
          <w:sz w:val="16"/>
        </w:rPr>
        <w:t xml:space="preserve"> .......R.. .......... .......... .I........ .......V.. .......... .......... .......... ....L..... ..........</w:t>
      </w:r>
    </w:p>
    <w:p w14:paraId="75B1994F"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 xml:space="preserve"> .......R.. .......... .......... .I........ .......V.. .......... .......... .......... ....L..... ..........</w:t>
      </w:r>
    </w:p>
    <w:p w14:paraId="395371BF" w14:textId="77777777" w:rsidR="00540FE4" w:rsidRDefault="00540FE4" w:rsidP="00540FE4">
      <w:pPr>
        <w:pStyle w:val="PlainText"/>
        <w:rPr>
          <w:sz w:val="16"/>
        </w:rPr>
      </w:pPr>
      <w:r>
        <w:rPr>
          <w:sz w:val="16"/>
        </w:rPr>
        <w:t>Beijing92       .......R..</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I........</w:t>
      </w:r>
      <w:r w:rsidRPr="006D5142">
        <w:rPr>
          <w:sz w:val="16"/>
        </w:rPr>
        <w:t xml:space="preserve"> </w:t>
      </w:r>
      <w:r>
        <w:rPr>
          <w:sz w:val="16"/>
        </w:rPr>
        <w:t>.......V..</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L.....</w:t>
      </w:r>
      <w:r w:rsidRPr="006D5142">
        <w:rPr>
          <w:sz w:val="16"/>
        </w:rPr>
        <w:t xml:space="preserve"> </w:t>
      </w:r>
      <w:r>
        <w:rPr>
          <w:sz w:val="16"/>
        </w:rPr>
        <w:t>..........</w:t>
      </w:r>
    </w:p>
    <w:p w14:paraId="513F8494" w14:textId="77777777" w:rsidR="00540FE4" w:rsidRPr="00B3314A" w:rsidRDefault="00540FE4" w:rsidP="00540FE4">
      <w:pPr>
        <w:pStyle w:val="PlainText"/>
        <w:rPr>
          <w:sz w:val="16"/>
        </w:rPr>
      </w:pPr>
      <w:r>
        <w:rPr>
          <w:sz w:val="16"/>
        </w:rPr>
        <w:t xml:space="preserve">Johannesburg94  </w:t>
      </w:r>
      <w:r w:rsidRPr="00B3314A">
        <w:rPr>
          <w:sz w:val="16"/>
        </w:rPr>
        <w:t>.......R.. .......... .......... .I........ .......V.. .......... .......... .......... ....L..... ..........</w:t>
      </w:r>
    </w:p>
    <w:p w14:paraId="0CCDF397" w14:textId="77777777" w:rsidR="00540FE4" w:rsidRPr="00B3314A" w:rsidRDefault="00540FE4" w:rsidP="00540FE4">
      <w:pPr>
        <w:pStyle w:val="PlainText"/>
        <w:rPr>
          <w:sz w:val="16"/>
        </w:rPr>
      </w:pPr>
      <w:r>
        <w:rPr>
          <w:sz w:val="16"/>
        </w:rPr>
        <w:t xml:space="preserve">Nanchang95      </w:t>
      </w:r>
      <w:r w:rsidRPr="00B3314A">
        <w:rPr>
          <w:sz w:val="16"/>
        </w:rPr>
        <w:t>.......R.. .......... .......... .I........ .......V.. .......... .......... .....N.... ....L..... ...P......</w:t>
      </w:r>
    </w:p>
    <w:p w14:paraId="5406A8D1" w14:textId="77777777" w:rsidR="00540FE4" w:rsidRPr="00B3314A" w:rsidRDefault="00540FE4" w:rsidP="00540FE4">
      <w:pPr>
        <w:pStyle w:val="PlainText"/>
        <w:rPr>
          <w:sz w:val="16"/>
        </w:rPr>
      </w:pPr>
      <w:r>
        <w:rPr>
          <w:sz w:val="16"/>
        </w:rPr>
        <w:t xml:space="preserve">Sydney97        </w:t>
      </w:r>
      <w:r w:rsidRPr="00B3314A">
        <w:rPr>
          <w:sz w:val="16"/>
        </w:rPr>
        <w:t>.......R.. .......... .......... .I........ .......V.. .......... .......... .....N.... ....L..... ..........</w:t>
      </w:r>
    </w:p>
    <w:p w14:paraId="1E874646"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xml:space="preserve"> .......R.. .......... .......... .I........ .......V.. .......... .......... .....N.... ....L..... ..........</w:t>
      </w:r>
    </w:p>
    <w:p w14:paraId="469FB7EE" w14:textId="77777777" w:rsidR="00540FE4" w:rsidRPr="00B3314A" w:rsidRDefault="00540FE4" w:rsidP="00540FE4">
      <w:pPr>
        <w:pStyle w:val="PlainText"/>
        <w:rPr>
          <w:sz w:val="16"/>
        </w:rPr>
      </w:pPr>
      <w:r>
        <w:rPr>
          <w:sz w:val="16"/>
        </w:rPr>
        <w:t xml:space="preserve">Wyoming03       </w:t>
      </w:r>
      <w:r w:rsidRPr="00B3314A">
        <w:rPr>
          <w:sz w:val="16"/>
        </w:rPr>
        <w:t>.......R.. .......... .......... .I........ .......V.. .......... .......... .....N.... ....L.G... ..........</w:t>
      </w:r>
    </w:p>
    <w:p w14:paraId="786010C1" w14:textId="77777777" w:rsidR="00540FE4" w:rsidRPr="00B3314A" w:rsidRDefault="00540FE4" w:rsidP="00540FE4">
      <w:pPr>
        <w:pStyle w:val="PlainText"/>
        <w:rPr>
          <w:sz w:val="16"/>
        </w:rPr>
      </w:pPr>
      <w:r>
        <w:rPr>
          <w:sz w:val="16"/>
        </w:rPr>
        <w:t xml:space="preserve">California04  </w:t>
      </w:r>
      <w:r w:rsidRPr="00B3314A">
        <w:rPr>
          <w:sz w:val="16"/>
        </w:rPr>
        <w:t xml:space="preserve">  .......R.. .......... .......... .I........ .......V.. .......... .I........ .....N.... ....L.G... ..........</w:t>
      </w:r>
    </w:p>
    <w:p w14:paraId="186FC084" w14:textId="77777777" w:rsidR="00540FE4" w:rsidRPr="00B3314A" w:rsidRDefault="00540FE4" w:rsidP="00540FE4">
      <w:pPr>
        <w:pStyle w:val="PlainText"/>
        <w:rPr>
          <w:sz w:val="16"/>
        </w:rPr>
      </w:pPr>
      <w:r>
        <w:rPr>
          <w:sz w:val="16"/>
        </w:rPr>
        <w:t xml:space="preserve">Hiroshima05    </w:t>
      </w:r>
      <w:r w:rsidRPr="00B3314A">
        <w:rPr>
          <w:sz w:val="16"/>
        </w:rPr>
        <w:t xml:space="preserve"> .......R.. .......... .......... .I........ .......V.. .......... .I........ .....N.... ....L.G... ..........</w:t>
      </w:r>
    </w:p>
    <w:p w14:paraId="123939EF" w14:textId="77777777" w:rsidR="00540FE4" w:rsidRPr="00B3314A" w:rsidRDefault="00540FE4" w:rsidP="00540FE4">
      <w:pPr>
        <w:pStyle w:val="PlainText"/>
        <w:rPr>
          <w:sz w:val="16"/>
        </w:rPr>
      </w:pPr>
      <w:r>
        <w:rPr>
          <w:sz w:val="16"/>
        </w:rPr>
        <w:t>Brisbane07</w:t>
      </w:r>
      <w:r w:rsidRPr="00B3314A">
        <w:rPr>
          <w:sz w:val="16"/>
        </w:rPr>
        <w:t xml:space="preserve">      .......R.. .......... .......... .I........ .......V.. .......... .I........ .......... ....L.G... ..........</w:t>
      </w:r>
    </w:p>
    <w:p w14:paraId="38703F38"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 xml:space="preserve">  .......R.. .......... .......... .I........ .......V.. .......... .R........ .......... ....L.G... ..........</w:t>
      </w:r>
    </w:p>
    <w:p w14:paraId="4536266E" w14:textId="77777777" w:rsidR="00540FE4" w:rsidRPr="00B3314A" w:rsidRDefault="00540FE4" w:rsidP="00540FE4">
      <w:pPr>
        <w:pStyle w:val="PlainText"/>
        <w:rPr>
          <w:sz w:val="16"/>
        </w:rPr>
      </w:pPr>
      <w:r>
        <w:rPr>
          <w:sz w:val="16"/>
        </w:rPr>
        <w:t xml:space="preserve">Victoria11     </w:t>
      </w:r>
      <w:r w:rsidRPr="00B3314A">
        <w:rPr>
          <w:sz w:val="16"/>
        </w:rPr>
        <w:t xml:space="preserve"> .......R.. ..S....... .......... .I........ .......V.. .......... .R........ .......... ....L.G... ..........</w:t>
      </w:r>
    </w:p>
    <w:p w14:paraId="496D10B1"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s.s sss.s..s.. sssssssss. .....ss..s s..sssssss ..ssssssss ssssssss.s ss.ssssss. sss.ssss.s .s.....sss</w:t>
      </w:r>
    </w:p>
    <w:p w14:paraId="7826421F"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 .......... .......... .......... .......... .......... .......... .......... .......... ..........</w:t>
      </w:r>
    </w:p>
    <w:p w14:paraId="6EC387B6"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RB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 .......... .......... .......... .......... .......... .......... .......... ..........</w:t>
      </w:r>
    </w:p>
    <w:p w14:paraId="5E3A330C" w14:textId="77777777" w:rsidR="00540FE4" w:rsidRPr="00B3314A" w:rsidRDefault="00540FE4" w:rsidP="00540FE4">
      <w:pPr>
        <w:pStyle w:val="PlainText"/>
        <w:rPr>
          <w:sz w:val="16"/>
        </w:rPr>
      </w:pPr>
    </w:p>
    <w:p w14:paraId="79C53CC8" w14:textId="77777777" w:rsidR="00540FE4" w:rsidRDefault="00540FE4" w:rsidP="00540FE4">
      <w:pPr>
        <w:pStyle w:val="PlainText"/>
        <w:rPr>
          <w:sz w:val="16"/>
        </w:rPr>
      </w:pPr>
      <w:r>
        <w:rPr>
          <w:sz w:val="16"/>
        </w:rPr>
        <w:br w:type="page"/>
        <w:t xml:space="preserve">.          </w:t>
      </w:r>
      <w:r w:rsidRPr="00B3314A">
        <w:rPr>
          <w:sz w:val="16"/>
        </w:rPr>
        <w:t xml:space="preserve">     400        410        420        430        440        450        460        470        480        490</w:t>
      </w:r>
    </w:p>
    <w:p w14:paraId="1EB9B44D" w14:textId="77777777" w:rsidR="00540FE4" w:rsidRPr="00B3314A" w:rsidRDefault="00540FE4" w:rsidP="00540FE4">
      <w:pPr>
        <w:pStyle w:val="PlainText"/>
        <w:rPr>
          <w:sz w:val="16"/>
        </w:rPr>
      </w:pP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r>
        <w:rPr>
          <w:sz w:val="16"/>
        </w:rPr>
        <w:t xml:space="preserve"> </w:t>
      </w:r>
      <w:r w:rsidRPr="00B3314A">
        <w:rPr>
          <w:sz w:val="16"/>
        </w:rPr>
        <w:t xml:space="preserve">     |         </w:t>
      </w:r>
    </w:p>
    <w:p w14:paraId="5546BA53"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 xml:space="preserve"> SEVEGRIQDL EKYVEDTKID LWSYNAELLV ALENQHTIDL TDSEMNKLFE KTRRQLRENA EDMGNGCFKI YHKCDNACIE SIR</w:t>
      </w:r>
      <w:r w:rsidRPr="00BC08A3">
        <w:rPr>
          <w:sz w:val="16"/>
          <w:highlight w:val="green"/>
        </w:rPr>
        <w:t>NGT</w:t>
      </w:r>
      <w:r w:rsidRPr="00B3314A">
        <w:rPr>
          <w:sz w:val="16"/>
        </w:rPr>
        <w:t>YDHD VYRDEALNNR</w:t>
      </w:r>
    </w:p>
    <w:p w14:paraId="1566DF84" w14:textId="77777777" w:rsidR="00540FE4" w:rsidRPr="00B3314A" w:rsidRDefault="00540FE4" w:rsidP="00540FE4">
      <w:pPr>
        <w:pStyle w:val="PlainText"/>
        <w:rPr>
          <w:sz w:val="16"/>
        </w:rPr>
      </w:pPr>
      <w:r>
        <w:rPr>
          <w:sz w:val="16"/>
        </w:rPr>
        <w:t xml:space="preserve">PtChalmers73 </w:t>
      </w:r>
      <w:r w:rsidRPr="00B3314A">
        <w:rPr>
          <w:sz w:val="16"/>
        </w:rPr>
        <w:t xml:space="preserve">   .......... .......... .......... .......... .......... .......... .......... .........G ...</w:t>
      </w:r>
      <w:r w:rsidRPr="00BC08A3">
        <w:rPr>
          <w:sz w:val="16"/>
          <w:highlight w:val="green"/>
        </w:rPr>
        <w:t>...</w:t>
      </w:r>
      <w:r w:rsidRPr="00B3314A">
        <w:rPr>
          <w:sz w:val="16"/>
        </w:rPr>
        <w:t>.... ..........</w:t>
      </w:r>
    </w:p>
    <w:p w14:paraId="26998ADE" w14:textId="77777777" w:rsidR="00540FE4" w:rsidRPr="00B3314A" w:rsidRDefault="00540FE4" w:rsidP="00540FE4">
      <w:pPr>
        <w:pStyle w:val="PlainText"/>
        <w:rPr>
          <w:sz w:val="16"/>
        </w:rPr>
      </w:pPr>
      <w:r>
        <w:rPr>
          <w:sz w:val="16"/>
        </w:rPr>
        <w:t xml:space="preserve">Victoria75    </w:t>
      </w:r>
      <w:r w:rsidRPr="00B3314A">
        <w:rPr>
          <w:sz w:val="16"/>
        </w:rPr>
        <w:t xml:space="preserve">  .......... .......... .......... .......... .......... .......... .......... .........G ...</w:t>
      </w:r>
      <w:r w:rsidRPr="00BC08A3">
        <w:rPr>
          <w:sz w:val="16"/>
          <w:highlight w:val="green"/>
        </w:rPr>
        <w:t>...</w:t>
      </w:r>
      <w:r w:rsidRPr="00B3314A">
        <w:rPr>
          <w:sz w:val="16"/>
        </w:rPr>
        <w:t>.... ..........</w:t>
      </w:r>
    </w:p>
    <w:p w14:paraId="6B713E2A" w14:textId="77777777" w:rsidR="00540FE4" w:rsidRPr="00B3314A" w:rsidRDefault="00540FE4" w:rsidP="00540FE4">
      <w:pPr>
        <w:pStyle w:val="PlainText"/>
        <w:rPr>
          <w:sz w:val="16"/>
        </w:rPr>
      </w:pPr>
      <w:r>
        <w:rPr>
          <w:sz w:val="16"/>
        </w:rPr>
        <w:t xml:space="preserve">Bangkok79     </w:t>
      </w:r>
      <w:r w:rsidRPr="00B3314A">
        <w:rPr>
          <w:sz w:val="16"/>
        </w:rPr>
        <w:t xml:space="preserve">  .......... .......... .......... .......... .......... .......... .......... .........G ...</w:t>
      </w:r>
      <w:r w:rsidRPr="00BC08A3">
        <w:rPr>
          <w:sz w:val="16"/>
          <w:highlight w:val="green"/>
        </w:rPr>
        <w:t>...</w:t>
      </w:r>
      <w:r w:rsidRPr="00B3314A">
        <w:rPr>
          <w:sz w:val="16"/>
        </w:rPr>
        <w:t>.... ..........</w:t>
      </w:r>
    </w:p>
    <w:p w14:paraId="726AB117" w14:textId="77777777" w:rsidR="00540FE4" w:rsidRPr="00B3314A" w:rsidRDefault="00540FE4" w:rsidP="00540FE4">
      <w:pPr>
        <w:pStyle w:val="PlainText"/>
        <w:rPr>
          <w:sz w:val="16"/>
        </w:rPr>
      </w:pPr>
      <w:r>
        <w:rPr>
          <w:sz w:val="16"/>
        </w:rPr>
        <w:t xml:space="preserve">Leningrad86   </w:t>
      </w:r>
      <w:r w:rsidRPr="00B3314A">
        <w:rPr>
          <w:sz w:val="16"/>
        </w:rPr>
        <w:t xml:space="preserve">  .......... .......... .......... .....Y.... .......... ...K...... .......... .........G ...</w:t>
      </w:r>
      <w:r w:rsidRPr="00BC08A3">
        <w:rPr>
          <w:sz w:val="16"/>
          <w:highlight w:val="green"/>
        </w:rPr>
        <w:t>...</w:t>
      </w:r>
      <w:r w:rsidRPr="00B3314A">
        <w:rPr>
          <w:sz w:val="16"/>
        </w:rPr>
        <w:t>.... ..........</w:t>
      </w:r>
    </w:p>
    <w:p w14:paraId="0218A57D"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 xml:space="preserve">  .......... .......... .......... .......... .......... ...K...... .......... .........G ...</w:t>
      </w:r>
      <w:r w:rsidRPr="00BC08A3">
        <w:rPr>
          <w:sz w:val="16"/>
          <w:highlight w:val="green"/>
        </w:rPr>
        <w:t>...</w:t>
      </w:r>
      <w:r w:rsidRPr="00B3314A">
        <w:rPr>
          <w:sz w:val="16"/>
        </w:rPr>
        <w:t>.... ..........</w:t>
      </w:r>
    </w:p>
    <w:p w14:paraId="06914FB5" w14:textId="77777777" w:rsidR="00540FE4" w:rsidRDefault="00540FE4" w:rsidP="00540FE4">
      <w:pPr>
        <w:pStyle w:val="PlainText"/>
        <w:rPr>
          <w:sz w:val="16"/>
        </w:rPr>
      </w:pPr>
      <w:r>
        <w:rPr>
          <w:sz w:val="16"/>
        </w:rPr>
        <w:t>Beijing92       ..........</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w:t>
      </w:r>
      <w:r w:rsidRPr="006D5142">
        <w:rPr>
          <w:sz w:val="16"/>
        </w:rPr>
        <w:t xml:space="preserve"> </w:t>
      </w:r>
      <w:r>
        <w:rPr>
          <w:sz w:val="16"/>
        </w:rPr>
        <w:t>...K......</w:t>
      </w:r>
      <w:r w:rsidRPr="006D5142">
        <w:rPr>
          <w:sz w:val="16"/>
        </w:rPr>
        <w:t xml:space="preserve"> </w:t>
      </w:r>
      <w:r>
        <w:rPr>
          <w:sz w:val="16"/>
        </w:rPr>
        <w:t>..........</w:t>
      </w:r>
      <w:r w:rsidRPr="006D5142">
        <w:rPr>
          <w:sz w:val="16"/>
        </w:rPr>
        <w:t xml:space="preserve"> </w:t>
      </w:r>
      <w:r>
        <w:rPr>
          <w:sz w:val="16"/>
        </w:rPr>
        <w:t>.........</w:t>
      </w:r>
      <w:r w:rsidRPr="006D5142">
        <w:rPr>
          <w:sz w:val="16"/>
        </w:rPr>
        <w:t xml:space="preserve">G </w:t>
      </w:r>
      <w:r>
        <w:rPr>
          <w:sz w:val="16"/>
        </w:rPr>
        <w:t>...</w:t>
      </w:r>
      <w:r w:rsidRPr="006D5142">
        <w:rPr>
          <w:sz w:val="16"/>
          <w:highlight w:val="green"/>
        </w:rPr>
        <w:t>...</w:t>
      </w:r>
      <w:r>
        <w:rPr>
          <w:sz w:val="16"/>
        </w:rPr>
        <w:t>....</w:t>
      </w:r>
      <w:r w:rsidRPr="006D5142">
        <w:rPr>
          <w:sz w:val="16"/>
        </w:rPr>
        <w:t xml:space="preserve"> </w:t>
      </w:r>
      <w:r>
        <w:rPr>
          <w:sz w:val="16"/>
        </w:rPr>
        <w:t>..........</w:t>
      </w:r>
    </w:p>
    <w:p w14:paraId="0FAB7514" w14:textId="77777777" w:rsidR="00540FE4" w:rsidRPr="00B3314A" w:rsidRDefault="00540FE4" w:rsidP="00540FE4">
      <w:pPr>
        <w:pStyle w:val="PlainText"/>
        <w:rPr>
          <w:sz w:val="16"/>
        </w:rPr>
      </w:pPr>
      <w:r>
        <w:rPr>
          <w:sz w:val="16"/>
        </w:rPr>
        <w:t>Johannesburg94</w:t>
      </w:r>
      <w:r w:rsidRPr="00B3314A">
        <w:rPr>
          <w:sz w:val="16"/>
        </w:rPr>
        <w:t xml:space="preserve">  .......... .......... .......... .......... .......... R..K...... .......... .........G ...</w:t>
      </w:r>
      <w:r w:rsidRPr="00BC08A3">
        <w:rPr>
          <w:sz w:val="16"/>
          <w:highlight w:val="green"/>
        </w:rPr>
        <w:t>...</w:t>
      </w:r>
      <w:r w:rsidRPr="00B3314A">
        <w:rPr>
          <w:sz w:val="16"/>
        </w:rPr>
        <w:t>.... ..........</w:t>
      </w:r>
    </w:p>
    <w:p w14:paraId="3FB72BB7" w14:textId="77777777" w:rsidR="00540FE4" w:rsidRPr="00B3314A" w:rsidRDefault="00540FE4" w:rsidP="00540FE4">
      <w:pPr>
        <w:pStyle w:val="PlainText"/>
        <w:rPr>
          <w:sz w:val="16"/>
        </w:rPr>
      </w:pPr>
      <w:r>
        <w:rPr>
          <w:sz w:val="16"/>
        </w:rPr>
        <w:t xml:space="preserve">Nanchang95     </w:t>
      </w:r>
      <w:r w:rsidRPr="00B3314A">
        <w:rPr>
          <w:sz w:val="16"/>
        </w:rPr>
        <w:t xml:space="preserve"> .......... .......... .......... .......... .......... R..K...... .......... .........G ...</w:t>
      </w:r>
      <w:r w:rsidRPr="00BC08A3">
        <w:rPr>
          <w:sz w:val="16"/>
          <w:highlight w:val="green"/>
        </w:rPr>
        <w:t>...</w:t>
      </w:r>
      <w:r w:rsidRPr="00B3314A">
        <w:rPr>
          <w:sz w:val="16"/>
        </w:rPr>
        <w:t>.... ..........</w:t>
      </w:r>
    </w:p>
    <w:p w14:paraId="7114E38E" w14:textId="77777777" w:rsidR="00540FE4" w:rsidRPr="00B3314A" w:rsidRDefault="00540FE4" w:rsidP="00540FE4">
      <w:pPr>
        <w:pStyle w:val="PlainText"/>
        <w:rPr>
          <w:sz w:val="16"/>
        </w:rPr>
      </w:pPr>
      <w:r>
        <w:rPr>
          <w:sz w:val="16"/>
        </w:rPr>
        <w:t xml:space="preserve">Sydney97       </w:t>
      </w:r>
      <w:r w:rsidRPr="00B3314A">
        <w:rPr>
          <w:sz w:val="16"/>
        </w:rPr>
        <w:t xml:space="preserve"> .......... .......... .......... .......... .......... R..K...... .......... .........G ...</w:t>
      </w:r>
      <w:r w:rsidRPr="00BC08A3">
        <w:rPr>
          <w:sz w:val="16"/>
          <w:highlight w:val="green"/>
        </w:rPr>
        <w:t>...</w:t>
      </w:r>
      <w:r w:rsidRPr="00B3314A">
        <w:rPr>
          <w:sz w:val="16"/>
        </w:rPr>
        <w:t>.... ..........</w:t>
      </w:r>
    </w:p>
    <w:p w14:paraId="496ABF76"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 .......... .......... .......... R.KK...... .......... .........G ...</w:t>
      </w:r>
      <w:r w:rsidRPr="00BC08A3">
        <w:rPr>
          <w:sz w:val="16"/>
          <w:highlight w:val="green"/>
        </w:rPr>
        <w:t>...</w:t>
      </w:r>
      <w:r w:rsidRPr="00B3314A">
        <w:rPr>
          <w:sz w:val="16"/>
        </w:rPr>
        <w:t>.... ..........</w:t>
      </w:r>
    </w:p>
    <w:p w14:paraId="1F3FFBE5" w14:textId="77777777" w:rsidR="00540FE4" w:rsidRPr="00B3314A" w:rsidRDefault="00540FE4" w:rsidP="00540FE4">
      <w:pPr>
        <w:pStyle w:val="PlainText"/>
        <w:rPr>
          <w:sz w:val="16"/>
        </w:rPr>
      </w:pPr>
      <w:r>
        <w:rPr>
          <w:sz w:val="16"/>
        </w:rPr>
        <w:t xml:space="preserve">Wyoming03      </w:t>
      </w:r>
      <w:r w:rsidRPr="00B3314A">
        <w:rPr>
          <w:sz w:val="16"/>
        </w:rPr>
        <w:t xml:space="preserve"> .......... .......... .......... .......... .......... R.KK...... .......... .......... ...</w:t>
      </w:r>
      <w:r w:rsidRPr="00BC08A3">
        <w:rPr>
          <w:sz w:val="16"/>
          <w:highlight w:val="green"/>
        </w:rPr>
        <w:t>...</w:t>
      </w:r>
      <w:r w:rsidRPr="00B3314A">
        <w:rPr>
          <w:sz w:val="16"/>
        </w:rPr>
        <w:t>.... ..........</w:t>
      </w:r>
    </w:p>
    <w:p w14:paraId="74AF347D" w14:textId="77777777" w:rsidR="00540FE4" w:rsidRPr="00B3314A" w:rsidRDefault="00540FE4" w:rsidP="00540FE4">
      <w:pPr>
        <w:pStyle w:val="PlainText"/>
        <w:rPr>
          <w:sz w:val="16"/>
        </w:rPr>
      </w:pPr>
      <w:r>
        <w:rPr>
          <w:sz w:val="16"/>
        </w:rPr>
        <w:t xml:space="preserve">California04   </w:t>
      </w:r>
      <w:r w:rsidRPr="00B3314A">
        <w:rPr>
          <w:sz w:val="16"/>
        </w:rPr>
        <w:t xml:space="preserve"> .......... .......... .......... .......... .......... R.KK...... .......... .........G ...</w:t>
      </w:r>
      <w:r w:rsidRPr="00BC08A3">
        <w:rPr>
          <w:sz w:val="16"/>
          <w:highlight w:val="green"/>
        </w:rPr>
        <w:t>...</w:t>
      </w:r>
      <w:r w:rsidRPr="00B3314A">
        <w:rPr>
          <w:sz w:val="16"/>
        </w:rPr>
        <w:t>.... ..........</w:t>
      </w:r>
    </w:p>
    <w:p w14:paraId="007D9760" w14:textId="77777777" w:rsidR="00540FE4" w:rsidRPr="00B3314A" w:rsidRDefault="00540FE4" w:rsidP="00540FE4">
      <w:pPr>
        <w:pStyle w:val="PlainText"/>
        <w:rPr>
          <w:sz w:val="16"/>
        </w:rPr>
      </w:pPr>
      <w:r>
        <w:rPr>
          <w:sz w:val="16"/>
        </w:rPr>
        <w:t xml:space="preserve">Hiroshima05   </w:t>
      </w:r>
      <w:r w:rsidRPr="00B3314A">
        <w:rPr>
          <w:sz w:val="16"/>
        </w:rPr>
        <w:t xml:space="preserve">  .......... ......I... .......... .......... .......... R.KK...... .......... .........G ...</w:t>
      </w:r>
      <w:r w:rsidRPr="00BC08A3">
        <w:rPr>
          <w:sz w:val="16"/>
          <w:highlight w:val="green"/>
        </w:rPr>
        <w:t>...</w:t>
      </w:r>
      <w:r w:rsidRPr="00B3314A">
        <w:rPr>
          <w:sz w:val="16"/>
        </w:rPr>
        <w:t>.... ..........</w:t>
      </w:r>
    </w:p>
    <w:p w14:paraId="6D24EA01" w14:textId="77777777" w:rsidR="00540FE4" w:rsidRPr="00B3314A" w:rsidRDefault="00540FE4" w:rsidP="00540FE4">
      <w:pPr>
        <w:pStyle w:val="PlainText"/>
        <w:rPr>
          <w:sz w:val="16"/>
        </w:rPr>
      </w:pPr>
      <w:r>
        <w:rPr>
          <w:sz w:val="16"/>
        </w:rPr>
        <w:t>Brisbane07</w:t>
      </w:r>
      <w:r w:rsidRPr="00B3314A">
        <w:rPr>
          <w:sz w:val="16"/>
        </w:rPr>
        <w:t xml:space="preserve">      .......... .......... .......... .......... .......... ..KK...... .......... .........G ...</w:t>
      </w:r>
      <w:r w:rsidRPr="00BC08A3">
        <w:rPr>
          <w:sz w:val="16"/>
          <w:highlight w:val="green"/>
        </w:rPr>
        <w:t>...</w:t>
      </w:r>
      <w:r w:rsidRPr="00B3314A">
        <w:rPr>
          <w:sz w:val="16"/>
        </w:rPr>
        <w:t>.... ..........</w:t>
      </w:r>
    </w:p>
    <w:p w14:paraId="3C32280B"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 .......... .......... .......... .......... ..KK...... .......... .........G ...</w:t>
      </w:r>
      <w:r w:rsidRPr="00BC08A3">
        <w:rPr>
          <w:sz w:val="16"/>
          <w:highlight w:val="green"/>
        </w:rPr>
        <w:t>...</w:t>
      </w:r>
      <w:r w:rsidRPr="00B3314A">
        <w:rPr>
          <w:sz w:val="16"/>
        </w:rPr>
        <w:t>.... ..........</w:t>
      </w:r>
    </w:p>
    <w:p w14:paraId="6B3700CA" w14:textId="77777777" w:rsidR="00540FE4" w:rsidRPr="00B3314A" w:rsidRDefault="00540FE4" w:rsidP="00540FE4">
      <w:pPr>
        <w:pStyle w:val="PlainText"/>
        <w:rPr>
          <w:sz w:val="16"/>
        </w:rPr>
      </w:pPr>
      <w:r>
        <w:rPr>
          <w:sz w:val="16"/>
        </w:rPr>
        <w:t>Victoria11</w:t>
      </w:r>
      <w:r w:rsidRPr="00B3314A">
        <w:rPr>
          <w:sz w:val="16"/>
        </w:rPr>
        <w:t xml:space="preserve"> </w:t>
      </w:r>
      <w:r>
        <w:rPr>
          <w:sz w:val="16"/>
        </w:rPr>
        <w:t xml:space="preserve">     </w:t>
      </w:r>
      <w:r w:rsidRPr="00B3314A">
        <w:rPr>
          <w:sz w:val="16"/>
        </w:rPr>
        <w:t>.......... .......... .......... .......... .......... ..KK...... .......... .........G ...</w:t>
      </w:r>
      <w:r w:rsidRPr="00BC08A3">
        <w:rPr>
          <w:sz w:val="16"/>
          <w:highlight w:val="green"/>
        </w:rPr>
        <w:t>...</w:t>
      </w:r>
      <w:r w:rsidRPr="00B3314A">
        <w:rPr>
          <w:sz w:val="16"/>
        </w:rPr>
        <w:t>.... ..........</w:t>
      </w:r>
    </w:p>
    <w:p w14:paraId="38263A92"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 .......... .......... ..s..ss..s ..ss...... .s.s.s.s.. .s.sss..ss .sssssssss s.....ss..</w:t>
      </w:r>
    </w:p>
    <w:p w14:paraId="2DA1D02D" w14:textId="77777777"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 .......... .......... .......... .......... .......... .......... .......... .......... ..........</w:t>
      </w:r>
    </w:p>
    <w:p w14:paraId="33BC1FB9" w14:textId="77777777" w:rsidR="00540FE4" w:rsidRDefault="00540FE4" w:rsidP="00540FE4">
      <w:pPr>
        <w:pStyle w:val="PlainText"/>
        <w:rPr>
          <w:rFonts w:eastAsia="Times New Roman" w:cs="Courier"/>
          <w:color w:val="FF0000"/>
          <w:sz w:val="16"/>
        </w:rPr>
      </w:pPr>
      <w:r w:rsidRPr="007B7509">
        <w:rPr>
          <w:rFonts w:eastAsia="Times New Roman" w:cs="Courier"/>
          <w:color w:val="FF0000"/>
          <w:sz w:val="16"/>
        </w:rPr>
        <w:t xml:space="preserve">RBS </w:t>
      </w:r>
      <w:r>
        <w:rPr>
          <w:rFonts w:eastAsia="Times New Roman" w:cs="Courier"/>
          <w:color w:val="FF0000"/>
          <w:sz w:val="16"/>
        </w:rPr>
        <w:t xml:space="preserve">           </w:t>
      </w:r>
      <w:r w:rsidRPr="007B7509">
        <w:rPr>
          <w:rFonts w:eastAsia="Times New Roman" w:cs="Courier"/>
          <w:color w:val="FF0000"/>
          <w:sz w:val="16"/>
        </w:rPr>
        <w:t xml:space="preserve"> .......... .......... .......... .......... .......... .......... .......... .......... .......... ..........</w:t>
      </w:r>
    </w:p>
    <w:p w14:paraId="5319B9B9" w14:textId="77777777" w:rsidR="00540FE4" w:rsidRDefault="00540FE4" w:rsidP="00540FE4">
      <w:pPr>
        <w:pStyle w:val="PlainText"/>
        <w:rPr>
          <w:rFonts w:eastAsia="Times New Roman" w:cs="Courier"/>
          <w:color w:val="FF0000"/>
          <w:sz w:val="16"/>
        </w:rPr>
      </w:pPr>
    </w:p>
    <w:p w14:paraId="1CF6CCEB" w14:textId="77777777" w:rsidR="00540FE4" w:rsidRDefault="00540FE4" w:rsidP="00540FE4">
      <w:pPr>
        <w:pStyle w:val="PlainText"/>
        <w:rPr>
          <w:rFonts w:eastAsia="Times New Roman" w:cs="Courier"/>
          <w:color w:val="FF0000"/>
          <w:sz w:val="16"/>
        </w:rPr>
      </w:pPr>
    </w:p>
    <w:p w14:paraId="43201DA0" w14:textId="77777777" w:rsidR="00540FE4" w:rsidRPr="00B3314A" w:rsidRDefault="00540FE4" w:rsidP="00540FE4">
      <w:pPr>
        <w:pStyle w:val="PlainText"/>
        <w:rPr>
          <w:sz w:val="16"/>
        </w:rPr>
      </w:pPr>
    </w:p>
    <w:p w14:paraId="421D5D30" w14:textId="77777777" w:rsidR="00540FE4" w:rsidRPr="00B3314A" w:rsidRDefault="00540FE4" w:rsidP="00540FE4">
      <w:pPr>
        <w:pStyle w:val="PlainText"/>
        <w:rPr>
          <w:sz w:val="16"/>
        </w:rPr>
      </w:pPr>
      <w:r>
        <w:rPr>
          <w:sz w:val="16"/>
        </w:rPr>
        <w:t xml:space="preserve">                500</w:t>
      </w:r>
      <w:r w:rsidRPr="00B3314A">
        <w:rPr>
          <w:sz w:val="16"/>
        </w:rPr>
        <w:t xml:space="preserve">    </w:t>
      </w:r>
    </w:p>
    <w:p w14:paraId="7B8CE103" w14:textId="77777777" w:rsidR="00540FE4" w:rsidRPr="00B3314A" w:rsidRDefault="00540FE4" w:rsidP="00540FE4">
      <w:pPr>
        <w:pStyle w:val="PlainText"/>
        <w:rPr>
          <w:sz w:val="16"/>
        </w:rPr>
      </w:pPr>
      <w:r>
        <w:rPr>
          <w:sz w:val="16"/>
        </w:rPr>
        <w:t xml:space="preserve">               </w:t>
      </w:r>
      <w:r w:rsidRPr="00B3314A">
        <w:rPr>
          <w:sz w:val="16"/>
        </w:rPr>
        <w:t xml:space="preserve"> </w:t>
      </w:r>
      <w:r>
        <w:rPr>
          <w:sz w:val="16"/>
        </w:rPr>
        <w:t>|</w:t>
      </w:r>
      <w:r w:rsidRPr="00B3314A">
        <w:rPr>
          <w:sz w:val="16"/>
        </w:rPr>
        <w:t xml:space="preserve">    </w:t>
      </w:r>
      <w:r>
        <w:rPr>
          <w:sz w:val="16"/>
        </w:rPr>
        <w:t xml:space="preserve"> </w:t>
      </w:r>
      <w:r w:rsidRPr="00B3314A">
        <w:rPr>
          <w:sz w:val="16"/>
        </w:rPr>
        <w:t xml:space="preserve">   </w:t>
      </w:r>
      <w:r>
        <w:rPr>
          <w:sz w:val="16"/>
        </w:rPr>
        <w:t xml:space="preserve">          CHO</w:t>
      </w:r>
      <w:r w:rsidRPr="00B3314A">
        <w:rPr>
          <w:sz w:val="16"/>
        </w:rPr>
        <w:t xml:space="preserve">    </w:t>
      </w:r>
    </w:p>
    <w:p w14:paraId="66A1237A" w14:textId="77777777" w:rsidR="00540FE4" w:rsidRPr="00B3314A" w:rsidRDefault="00540FE4" w:rsidP="00540FE4">
      <w:pPr>
        <w:pStyle w:val="PlainText"/>
        <w:rPr>
          <w:sz w:val="16"/>
        </w:rPr>
      </w:pPr>
      <w:r>
        <w:rPr>
          <w:sz w:val="16"/>
        </w:rPr>
        <w:t>HK68</w:t>
      </w:r>
      <w:r w:rsidRPr="00B3314A">
        <w:rPr>
          <w:sz w:val="16"/>
        </w:rPr>
        <w:t xml:space="preserve">          </w:t>
      </w:r>
      <w:r>
        <w:rPr>
          <w:sz w:val="16"/>
        </w:rPr>
        <w:t xml:space="preserve">  </w:t>
      </w:r>
      <w:r w:rsidRPr="00B3314A">
        <w:rPr>
          <w:sz w:val="16"/>
        </w:rPr>
        <w:t>FQIK</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7</w:t>
      </w:r>
    </w:p>
    <w:p w14:paraId="4EDAF508" w14:textId="77777777" w:rsidR="00540FE4" w:rsidRPr="00B3314A" w:rsidRDefault="00540FE4" w:rsidP="00540FE4">
      <w:pPr>
        <w:pStyle w:val="PlainText"/>
        <w:rPr>
          <w:sz w:val="16"/>
        </w:rPr>
      </w:pPr>
      <w:r>
        <w:rPr>
          <w:sz w:val="16"/>
        </w:rPr>
        <w:t xml:space="preserve">PtChalmers73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8</w:t>
      </w:r>
    </w:p>
    <w:p w14:paraId="40F71B75" w14:textId="77777777" w:rsidR="00540FE4" w:rsidRPr="00B3314A" w:rsidRDefault="00540FE4" w:rsidP="00540FE4">
      <w:pPr>
        <w:pStyle w:val="PlainText"/>
        <w:rPr>
          <w:sz w:val="16"/>
        </w:rPr>
      </w:pPr>
      <w:r>
        <w:rPr>
          <w:sz w:val="16"/>
        </w:rPr>
        <w:t xml:space="preserve">Victoria75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8</w:t>
      </w:r>
    </w:p>
    <w:p w14:paraId="62E53264" w14:textId="77777777" w:rsidR="00540FE4" w:rsidRPr="00B3314A" w:rsidRDefault="00540FE4" w:rsidP="00540FE4">
      <w:pPr>
        <w:pStyle w:val="PlainText"/>
        <w:rPr>
          <w:sz w:val="16"/>
        </w:rPr>
      </w:pPr>
      <w:r>
        <w:rPr>
          <w:sz w:val="16"/>
        </w:rPr>
        <w:t xml:space="preserve">Bangkok79       </w:t>
      </w:r>
      <w:r w:rsidRPr="00B3314A">
        <w:rPr>
          <w:sz w:val="16"/>
        </w:rPr>
        <w:t>....</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8</w:t>
      </w:r>
    </w:p>
    <w:p w14:paraId="0DCB0CD5" w14:textId="77777777" w:rsidR="00540FE4" w:rsidRPr="00B3314A" w:rsidRDefault="00540FE4" w:rsidP="00540FE4">
      <w:pPr>
        <w:pStyle w:val="PlainText"/>
        <w:rPr>
          <w:sz w:val="16"/>
        </w:rPr>
      </w:pPr>
      <w:r>
        <w:rPr>
          <w:sz w:val="16"/>
        </w:rPr>
        <w:t xml:space="preserve">Leningrad86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9</w:t>
      </w:r>
    </w:p>
    <w:p w14:paraId="41B80D70" w14:textId="77777777" w:rsidR="00540FE4" w:rsidRPr="00B3314A" w:rsidRDefault="00540FE4" w:rsidP="00540FE4">
      <w:pPr>
        <w:pStyle w:val="PlainText"/>
        <w:rPr>
          <w:sz w:val="16"/>
        </w:rPr>
      </w:pPr>
      <w:r>
        <w:rPr>
          <w:sz w:val="16"/>
        </w:rPr>
        <w:t>Shanghai87</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9</w:t>
      </w:r>
    </w:p>
    <w:p w14:paraId="4CE85528" w14:textId="77777777" w:rsidR="00540FE4" w:rsidRDefault="00540FE4" w:rsidP="00540FE4">
      <w:pPr>
        <w:pStyle w:val="PlainText"/>
        <w:rPr>
          <w:sz w:val="16"/>
        </w:rPr>
      </w:pPr>
      <w:r>
        <w:rPr>
          <w:sz w:val="16"/>
        </w:rPr>
        <w:t>Beijing92       ....                9</w:t>
      </w:r>
    </w:p>
    <w:p w14:paraId="0817C6B6" w14:textId="77777777" w:rsidR="00540FE4" w:rsidRPr="00B3314A" w:rsidRDefault="00540FE4" w:rsidP="00540FE4">
      <w:pPr>
        <w:pStyle w:val="PlainText"/>
        <w:rPr>
          <w:sz w:val="16"/>
        </w:rPr>
      </w:pPr>
      <w:r>
        <w:rPr>
          <w:sz w:val="16"/>
        </w:rPr>
        <w:t>Johannesburg94</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0</w:t>
      </w:r>
    </w:p>
    <w:p w14:paraId="132EEC2B" w14:textId="77777777" w:rsidR="00540FE4" w:rsidRPr="00B3314A" w:rsidRDefault="00540FE4" w:rsidP="00540FE4">
      <w:pPr>
        <w:pStyle w:val="PlainText"/>
        <w:rPr>
          <w:sz w:val="16"/>
        </w:rPr>
      </w:pPr>
      <w:r>
        <w:rPr>
          <w:sz w:val="16"/>
        </w:rPr>
        <w:t xml:space="preserve">Nanchang95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9</w:t>
      </w:r>
    </w:p>
    <w:p w14:paraId="0A26DC01" w14:textId="77777777" w:rsidR="00540FE4" w:rsidRPr="00B3314A" w:rsidRDefault="00540FE4" w:rsidP="00540FE4">
      <w:pPr>
        <w:pStyle w:val="PlainText"/>
        <w:rPr>
          <w:sz w:val="16"/>
        </w:rPr>
      </w:pPr>
      <w:r>
        <w:rPr>
          <w:sz w:val="16"/>
        </w:rPr>
        <w:t xml:space="preserve">Sydney97        </w:t>
      </w:r>
      <w:r w:rsidRPr="00B3314A">
        <w:rPr>
          <w:sz w:val="16"/>
        </w:rPr>
        <w:t>....</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1</w:t>
      </w:r>
    </w:p>
    <w:p w14:paraId="0FD2D68D" w14:textId="77777777" w:rsidR="00540FE4" w:rsidRPr="00B3314A" w:rsidRDefault="00540FE4" w:rsidP="00540FE4">
      <w:pPr>
        <w:pStyle w:val="PlainText"/>
        <w:rPr>
          <w:sz w:val="16"/>
        </w:rPr>
      </w:pPr>
      <w:r>
        <w:rPr>
          <w:sz w:val="16"/>
        </w:rPr>
        <w:t>Panama99</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2</w:t>
      </w:r>
    </w:p>
    <w:p w14:paraId="267D9DF1" w14:textId="77777777" w:rsidR="00540FE4" w:rsidRPr="00B3314A" w:rsidRDefault="00540FE4" w:rsidP="00540FE4">
      <w:pPr>
        <w:pStyle w:val="PlainText"/>
        <w:rPr>
          <w:sz w:val="16"/>
        </w:rPr>
      </w:pPr>
      <w:r>
        <w:rPr>
          <w:sz w:val="16"/>
        </w:rPr>
        <w:t xml:space="preserve">Wyoming03       </w:t>
      </w:r>
      <w:r w:rsidRPr="00B3314A">
        <w:rPr>
          <w:sz w:val="16"/>
        </w:rPr>
        <w:t>....</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1</w:t>
      </w:r>
    </w:p>
    <w:p w14:paraId="3C20DB4D" w14:textId="77777777" w:rsidR="00540FE4" w:rsidRPr="00B3314A" w:rsidRDefault="00540FE4" w:rsidP="00540FE4">
      <w:pPr>
        <w:pStyle w:val="PlainText"/>
        <w:rPr>
          <w:sz w:val="16"/>
        </w:rPr>
      </w:pPr>
      <w:r>
        <w:rPr>
          <w:sz w:val="16"/>
        </w:rPr>
        <w:t xml:space="preserve">California04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2</w:t>
      </w:r>
    </w:p>
    <w:p w14:paraId="5389EE04" w14:textId="77777777" w:rsidR="00540FE4" w:rsidRPr="00B3314A" w:rsidRDefault="00540FE4" w:rsidP="00540FE4">
      <w:pPr>
        <w:pStyle w:val="PlainText"/>
        <w:rPr>
          <w:sz w:val="16"/>
        </w:rPr>
      </w:pPr>
      <w:r>
        <w:rPr>
          <w:sz w:val="16"/>
        </w:rPr>
        <w:t xml:space="preserve">Hiroshima05   </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1</w:t>
      </w:r>
    </w:p>
    <w:p w14:paraId="6D7CEF82" w14:textId="77777777" w:rsidR="00540FE4" w:rsidRPr="00B3314A" w:rsidRDefault="00540FE4" w:rsidP="00540FE4">
      <w:pPr>
        <w:pStyle w:val="PlainText"/>
        <w:rPr>
          <w:sz w:val="16"/>
        </w:rPr>
      </w:pPr>
      <w:r>
        <w:rPr>
          <w:sz w:val="16"/>
        </w:rPr>
        <w:t>Brisbane07</w:t>
      </w:r>
      <w:r w:rsidRPr="00B3314A">
        <w:rPr>
          <w:sz w:val="16"/>
        </w:rPr>
        <w:t xml:space="preserve">      ....</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2</w:t>
      </w:r>
    </w:p>
    <w:p w14:paraId="6CFD492E" w14:textId="77777777" w:rsidR="00540FE4" w:rsidRPr="00B3314A" w:rsidRDefault="00540FE4" w:rsidP="00540FE4">
      <w:pPr>
        <w:pStyle w:val="PlainText"/>
        <w:rPr>
          <w:sz w:val="16"/>
        </w:rPr>
      </w:pPr>
      <w:r>
        <w:rPr>
          <w:sz w:val="16"/>
        </w:rPr>
        <w:t>Perth09</w:t>
      </w:r>
      <w:r w:rsidRPr="00B3314A">
        <w:rPr>
          <w:sz w:val="16"/>
        </w:rPr>
        <w:t xml:space="preserve">      </w:t>
      </w:r>
      <w:r>
        <w:rPr>
          <w:sz w:val="16"/>
        </w:rPr>
        <w:t xml:space="preserve">   </w:t>
      </w:r>
      <w:r w:rsidRPr="00B3314A">
        <w:rPr>
          <w:sz w:val="16"/>
        </w:rPr>
        <w:t>....</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1</w:t>
      </w:r>
    </w:p>
    <w:p w14:paraId="4BED6CC3" w14:textId="77777777" w:rsidR="00540FE4" w:rsidRPr="00B3314A" w:rsidRDefault="00540FE4" w:rsidP="00540FE4">
      <w:pPr>
        <w:pStyle w:val="PlainText"/>
        <w:rPr>
          <w:sz w:val="16"/>
        </w:rPr>
      </w:pPr>
      <w:r>
        <w:rPr>
          <w:sz w:val="16"/>
        </w:rPr>
        <w:t>Victoria11</w:t>
      </w:r>
      <w:r w:rsidRPr="00B3314A">
        <w:rPr>
          <w:sz w:val="16"/>
        </w:rPr>
        <w:t xml:space="preserve"> </w:t>
      </w:r>
      <w:r>
        <w:rPr>
          <w:sz w:val="16"/>
        </w:rPr>
        <w:t xml:space="preserve">     </w:t>
      </w:r>
      <w:r w:rsidRPr="00B3314A">
        <w:rPr>
          <w:sz w:val="16"/>
        </w:rPr>
        <w:t>....</w:t>
      </w:r>
      <w:r>
        <w:rPr>
          <w:sz w:val="16"/>
        </w:rPr>
        <w:t xml:space="preserve"> </w:t>
      </w:r>
      <w:r w:rsidRPr="00B3314A">
        <w:rPr>
          <w:sz w:val="16"/>
        </w:rPr>
        <w:t xml:space="preserve">    </w:t>
      </w:r>
      <w:r>
        <w:rPr>
          <w:sz w:val="16"/>
        </w:rPr>
        <w:t xml:space="preserve"> </w:t>
      </w:r>
      <w:r w:rsidRPr="00B3314A">
        <w:rPr>
          <w:sz w:val="16"/>
        </w:rPr>
        <w:t xml:space="preserve">   </w:t>
      </w:r>
      <w:r>
        <w:rPr>
          <w:sz w:val="16"/>
        </w:rPr>
        <w:t xml:space="preserve">       13</w:t>
      </w:r>
    </w:p>
    <w:p w14:paraId="6E7242D6" w14:textId="0823089E"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srf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 xml:space="preserve"> s.s-</w:t>
      </w:r>
    </w:p>
    <w:p w14:paraId="307B0F51" w14:textId="430E529D"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A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w:t>
      </w:r>
    </w:p>
    <w:p w14:paraId="7C076EC3" w14:textId="17843A3D" w:rsidR="00540FE4" w:rsidRPr="007B7509" w:rsidRDefault="00540FE4" w:rsidP="00540FE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Courier" w:eastAsia="Times New Roman" w:hAnsi="Courier" w:cs="Courier"/>
          <w:color w:val="FF0000"/>
          <w:sz w:val="16"/>
        </w:rPr>
      </w:pPr>
      <w:r w:rsidRPr="007B7509">
        <w:rPr>
          <w:rFonts w:ascii="Courier" w:eastAsia="Times New Roman" w:hAnsi="Courier" w:cs="Courier"/>
          <w:color w:val="FF0000"/>
          <w:sz w:val="16"/>
        </w:rPr>
        <w:t xml:space="preserve">RBS  </w:t>
      </w:r>
      <w:r>
        <w:rPr>
          <w:rFonts w:ascii="Courier" w:eastAsia="Times New Roman" w:hAnsi="Courier" w:cs="Courier"/>
          <w:color w:val="FF0000"/>
          <w:sz w:val="16"/>
        </w:rPr>
        <w:t xml:space="preserve">           </w:t>
      </w:r>
      <w:r w:rsidRPr="007B7509">
        <w:rPr>
          <w:rFonts w:ascii="Courier" w:eastAsia="Times New Roman" w:hAnsi="Courier" w:cs="Courier"/>
          <w:color w:val="FF0000"/>
          <w:sz w:val="16"/>
        </w:rPr>
        <w:t>....</w:t>
      </w:r>
    </w:p>
    <w:p w14:paraId="443134F6" w14:textId="77777777" w:rsidR="00540FE4" w:rsidRPr="00045F7A" w:rsidRDefault="00540FE4" w:rsidP="00540FE4">
      <w:pPr>
        <w:pStyle w:val="PlainText"/>
        <w:rPr>
          <w:sz w:val="16"/>
        </w:rPr>
      </w:pPr>
    </w:p>
    <w:p w14:paraId="07985861" w14:textId="77777777" w:rsidR="00560437" w:rsidRDefault="00560437"/>
    <w:p w14:paraId="6F569F77" w14:textId="77777777" w:rsidR="00540FE4" w:rsidRDefault="00540FE4"/>
    <w:p w14:paraId="43A46D62" w14:textId="77777777" w:rsidR="001962F5" w:rsidRDefault="001962F5"/>
    <w:p w14:paraId="160514E2" w14:textId="77777777" w:rsidR="001962F5" w:rsidRDefault="001962F5">
      <w:pPr>
        <w:sectPr w:rsidR="001962F5" w:rsidSect="00D85E42">
          <w:pgSz w:w="15840" w:h="12240" w:orient="landscape"/>
          <w:pgMar w:top="1440" w:right="1440" w:bottom="1440" w:left="1440" w:header="720" w:footer="720" w:gutter="0"/>
          <w:cols w:space="720"/>
          <w:docGrid w:linePitch="360"/>
        </w:sectPr>
      </w:pPr>
    </w:p>
    <w:p w14:paraId="78A173FE" w14:textId="4FC6973D" w:rsidR="00560437" w:rsidRDefault="00677612" w:rsidP="00560437">
      <w:pPr>
        <w:pStyle w:val="Default"/>
        <w:rPr>
          <w:rFonts w:ascii="Arial" w:hAnsi="Arial" w:cs="Times New Roman"/>
        </w:rPr>
      </w:pPr>
      <w:r>
        <w:rPr>
          <w:rFonts w:ascii="Arial" w:hAnsi="Arial" w:cs="Times New Roman"/>
          <w:b/>
        </w:rPr>
        <w:t>Fig</w:t>
      </w:r>
      <w:r w:rsidR="00560437" w:rsidRPr="007F3340">
        <w:rPr>
          <w:rFonts w:ascii="Arial" w:hAnsi="Arial" w:cs="Times New Roman"/>
          <w:b/>
        </w:rPr>
        <w:t xml:space="preserve"> S3.</w:t>
      </w:r>
      <w:r w:rsidR="00560437" w:rsidRPr="007F3340">
        <w:rPr>
          <w:rFonts w:ascii="Arial" w:hAnsi="Arial" w:cs="Times New Roman"/>
        </w:rPr>
        <w:t xml:space="preserve"> </w:t>
      </w:r>
      <w:r w:rsidR="00560437" w:rsidRPr="007F3340">
        <w:rPr>
          <w:rFonts w:ascii="Arial" w:hAnsi="Arial" w:cs="Times New Roman"/>
        </w:rPr>
        <w:tab/>
      </w:r>
      <w:r w:rsidR="00560437">
        <w:rPr>
          <w:rFonts w:ascii="Arial" w:hAnsi="Arial" w:cs="Times New Roman"/>
        </w:rPr>
        <w:t xml:space="preserve">Consensus sequence alignment of the A(H3N2) virus RBS by year. Figure S1 was truncated to highlight only those residues in and around the receptor binding site. RBS residues that overlap onto antigenic sites (AS) are colored red for AS-A, yellow for AS-B, and blue for AS-D. </w:t>
      </w:r>
    </w:p>
    <w:p w14:paraId="4438431E" w14:textId="77777777" w:rsidR="00560437" w:rsidRPr="00560437" w:rsidRDefault="00560437" w:rsidP="00560437">
      <w:pPr>
        <w:pStyle w:val="Default"/>
        <w:rPr>
          <w:rFonts w:ascii="Arial" w:hAnsi="Arial" w:cs="Times New Roman"/>
        </w:rPr>
      </w:pPr>
    </w:p>
    <w:p w14:paraId="44450F11" w14:textId="77777777" w:rsidR="00560437" w:rsidRPr="00560437" w:rsidRDefault="00560437" w:rsidP="00560437">
      <w:pPr>
        <w:ind w:firstLine="720"/>
        <w:rPr>
          <w:rFonts w:ascii="Courier" w:eastAsia="ＭＳ 明朝" w:hAnsi="Courier" w:cs="Times New Roman"/>
          <w:b/>
          <w:color w:val="FF0000"/>
          <w:sz w:val="20"/>
          <w:lang w:eastAsia="ja-JP"/>
        </w:rPr>
      </w:pPr>
      <w:r w:rsidRPr="00560437">
        <w:rPr>
          <w:rFonts w:ascii="Courier" w:eastAsia="ＭＳ 明朝" w:hAnsi="Courier" w:cs="Times New Roman"/>
          <w:b/>
          <w:color w:val="FF0000"/>
          <w:sz w:val="20"/>
          <w:lang w:eastAsia="ja-JP"/>
        </w:rPr>
        <w:t xml:space="preserve">98   131    140  144 146  153 159    183        196    219    228 </w:t>
      </w:r>
    </w:p>
    <w:p w14:paraId="285FDD23" w14:textId="77777777" w:rsidR="00560437" w:rsidRPr="00560437" w:rsidRDefault="00560437" w:rsidP="00560437">
      <w:pPr>
        <w:ind w:firstLine="720"/>
        <w:rPr>
          <w:rFonts w:ascii="Courier" w:eastAsia="ＭＳ 明朝" w:hAnsi="Courier" w:cs="Times New Roman"/>
          <w:b/>
          <w:color w:val="FF0000"/>
          <w:sz w:val="20"/>
          <w:lang w:eastAsia="ja-JP"/>
        </w:rPr>
      </w:pPr>
      <w:r w:rsidRPr="00560437">
        <w:rPr>
          <w:rFonts w:ascii="Courier" w:eastAsia="ＭＳ 明朝" w:hAnsi="Courier" w:cs="Times New Roman"/>
          <w:b/>
          <w:color w:val="FF0000"/>
          <w:sz w:val="20"/>
          <w:lang w:eastAsia="ja-JP"/>
        </w:rPr>
        <w:t>|    |        |    | |    |     |    |            |    |        |</w:t>
      </w:r>
    </w:p>
    <w:p w14:paraId="00B35904"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68</w:t>
      </w:r>
      <w:r w:rsidRPr="00560437">
        <w:rPr>
          <w:rFonts w:ascii="Courier" w:eastAsia="ＭＳ 明朝" w:hAnsi="Courier" w:cs="Times New Roman"/>
          <w:sz w:val="20"/>
          <w:lang w:eastAsia="ja-JP"/>
        </w:rPr>
        <w:tab/>
        <w:t xml:space="preserve">Y    </w:t>
      </w:r>
      <w:r w:rsidRPr="00560437">
        <w:rPr>
          <w:rFonts w:ascii="Courier" w:eastAsia="ＭＳ 明朝" w:hAnsi="Courier" w:cs="Times New Roman"/>
          <w:sz w:val="20"/>
          <w:highlight w:val="red"/>
          <w:lang w:eastAsia="ja-JP"/>
        </w:rPr>
        <w:t>TQNGGSNA-K</w:t>
      </w:r>
      <w:r w:rsidRPr="00560437">
        <w:rPr>
          <w:rFonts w:ascii="Courier" w:eastAsia="ＭＳ 明朝" w:hAnsi="Courier" w:cs="Times New Roman"/>
          <w:sz w:val="20"/>
          <w:lang w:eastAsia="ja-JP"/>
        </w:rPr>
        <w:t xml:space="preserve">    </w:t>
      </w:r>
      <w:r w:rsidRPr="00560437">
        <w:rPr>
          <w:rFonts w:ascii="Courier" w:eastAsia="ＭＳ 明朝" w:hAnsi="Courier" w:cs="Times New Roman"/>
          <w:sz w:val="20"/>
          <w:highlight w:val="red"/>
          <w:lang w:eastAsia="ja-JP"/>
        </w:rPr>
        <w:t>GSG</w:t>
      </w:r>
      <w:r w:rsidRPr="00560437">
        <w:rPr>
          <w:rFonts w:ascii="Courier" w:eastAsia="ＭＳ 明朝" w:hAnsi="Courier" w:cs="Times New Roman"/>
          <w:sz w:val="20"/>
          <w:lang w:eastAsia="ja-JP"/>
        </w:rPr>
        <w:t xml:space="preserve">    WL</w:t>
      </w:r>
      <w:r w:rsidRPr="00560437">
        <w:rPr>
          <w:rFonts w:ascii="Courier" w:eastAsia="ＭＳ 明朝" w:hAnsi="Courier" w:cs="Times New Roman"/>
          <w:sz w:val="20"/>
          <w:highlight w:val="yellow"/>
          <w:lang w:eastAsia="ja-JP"/>
        </w:rPr>
        <w:t>TKSGS</w:t>
      </w:r>
      <w:r w:rsidRPr="00560437">
        <w:rPr>
          <w:rFonts w:ascii="Courier" w:eastAsia="ＭＳ 明朝" w:hAnsi="Courier" w:cs="Times New Roman"/>
          <w:sz w:val="20"/>
          <w:lang w:eastAsia="ja-JP"/>
        </w:rPr>
        <w:t xml:space="preserve">    H-P</w:t>
      </w:r>
      <w:r w:rsidRPr="00560437">
        <w:rPr>
          <w:rFonts w:ascii="Courier" w:eastAsia="ＭＳ 明朝" w:hAnsi="Courier" w:cs="Times New Roman"/>
          <w:sz w:val="20"/>
          <w:highlight w:val="yellow"/>
          <w:lang w:eastAsia="ja-JP"/>
        </w:rPr>
        <w:t>STNQEQTSL</w:t>
      </w:r>
      <w:r w:rsidRPr="00560437">
        <w:rPr>
          <w:rFonts w:ascii="Courier" w:eastAsia="ＭＳ 明朝" w:hAnsi="Courier" w:cs="Times New Roman"/>
          <w:sz w:val="20"/>
          <w:lang w:eastAsia="ja-JP"/>
        </w:rPr>
        <w:t xml:space="preserve">YV    </w:t>
      </w:r>
      <w:r w:rsidRPr="00560437">
        <w:rPr>
          <w:rFonts w:ascii="Courier" w:eastAsia="ＭＳ 明朝" w:hAnsi="Courier" w:cs="Times New Roman"/>
          <w:sz w:val="20"/>
          <w:highlight w:val="cyan"/>
          <w:lang w:eastAsia="ja-JP"/>
        </w:rPr>
        <w:t>SR</w:t>
      </w:r>
      <w:r w:rsidRPr="00560437">
        <w:rPr>
          <w:rFonts w:ascii="Courier" w:eastAsia="ＭＳ 明朝" w:hAnsi="Courier" w:cs="Times New Roman"/>
          <w:sz w:val="20"/>
          <w:lang w:eastAsia="ja-JP"/>
        </w:rPr>
        <w:t>P</w:t>
      </w:r>
      <w:r w:rsidRPr="00560437">
        <w:rPr>
          <w:rFonts w:ascii="Courier" w:eastAsia="ＭＳ 明朝" w:hAnsi="Courier" w:cs="Times New Roman"/>
          <w:sz w:val="20"/>
          <w:highlight w:val="cyan"/>
          <w:lang w:eastAsia="ja-JP"/>
        </w:rPr>
        <w:t>WVRGLS</w:t>
      </w:r>
      <w:r w:rsidRPr="00560437">
        <w:rPr>
          <w:rFonts w:ascii="Courier" w:eastAsia="ＭＳ 明朝" w:hAnsi="Courier" w:cs="Times New Roman"/>
          <w:sz w:val="20"/>
          <w:lang w:eastAsia="ja-JP"/>
        </w:rPr>
        <w:t>S</w:t>
      </w:r>
    </w:p>
    <w:p w14:paraId="7B6AA4FF"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69</w:t>
      </w:r>
      <w:r w:rsidRPr="00560437">
        <w:rPr>
          <w:rFonts w:ascii="Courier" w:eastAsia="ＭＳ 明朝" w:hAnsi="Courier" w:cs="Times New Roman"/>
          <w:sz w:val="20"/>
          <w:lang w:eastAsia="ja-JP"/>
        </w:rPr>
        <w:tab/>
        <w:t>.    ........-K    ...    .......    .-............    ..........</w:t>
      </w:r>
    </w:p>
    <w:p w14:paraId="4548D3D5"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0</w:t>
      </w:r>
      <w:r w:rsidRPr="00560437">
        <w:rPr>
          <w:rFonts w:ascii="Courier" w:eastAsia="ＭＳ 明朝" w:hAnsi="Courier" w:cs="Times New Roman"/>
          <w:sz w:val="20"/>
          <w:lang w:eastAsia="ja-JP"/>
        </w:rPr>
        <w:tab/>
        <w:t>.    ........-K    ...    .......    .-............    ..........</w:t>
      </w:r>
    </w:p>
    <w:p w14:paraId="15F367E0"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1</w:t>
      </w:r>
      <w:r w:rsidRPr="00560437">
        <w:rPr>
          <w:rFonts w:ascii="Courier" w:eastAsia="ＭＳ 明朝" w:hAnsi="Courier" w:cs="Times New Roman"/>
          <w:sz w:val="20"/>
          <w:lang w:eastAsia="ja-JP"/>
        </w:rPr>
        <w:tab/>
        <w:t>.    ........-K    ...    .......    .-............    ..........</w:t>
      </w:r>
    </w:p>
    <w:p w14:paraId="35E4B984"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2</w:t>
      </w:r>
      <w:r w:rsidRPr="00560437">
        <w:rPr>
          <w:rFonts w:ascii="Courier" w:eastAsia="ＭＳ 明朝" w:hAnsi="Courier" w:cs="Times New Roman"/>
          <w:sz w:val="20"/>
          <w:lang w:eastAsia="ja-JP"/>
        </w:rPr>
        <w:tab/>
        <w:t>.    ........-K    D..    ..Y....    .-...D........    ..........</w:t>
      </w:r>
    </w:p>
    <w:p w14:paraId="22ADDF30"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3</w:t>
      </w:r>
      <w:r w:rsidRPr="00560437">
        <w:rPr>
          <w:rFonts w:ascii="Courier" w:eastAsia="ＭＳ 明朝" w:hAnsi="Courier" w:cs="Times New Roman"/>
          <w:sz w:val="20"/>
          <w:lang w:eastAsia="ja-JP"/>
        </w:rPr>
        <w:tab/>
        <w:t>.    ........-K    D..    ..Y....    .-...D........    ..........</w:t>
      </w:r>
    </w:p>
    <w:p w14:paraId="0357ECF0"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4</w:t>
      </w:r>
      <w:r w:rsidRPr="00560437">
        <w:rPr>
          <w:rFonts w:ascii="Courier" w:eastAsia="ＭＳ 明朝" w:hAnsi="Courier" w:cs="Times New Roman"/>
          <w:sz w:val="20"/>
          <w:lang w:eastAsia="ja-JP"/>
        </w:rPr>
        <w:tab/>
        <w:t>.    ........-K    D..    ..Y....    .-...D....N...    ..........</w:t>
      </w:r>
    </w:p>
    <w:p w14:paraId="5F296503"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5</w:t>
      </w:r>
      <w:r w:rsidRPr="00560437">
        <w:rPr>
          <w:rFonts w:ascii="Courier" w:eastAsia="ＭＳ 明朝" w:hAnsi="Courier" w:cs="Times New Roman"/>
          <w:sz w:val="20"/>
          <w:lang w:eastAsia="ja-JP"/>
        </w:rPr>
        <w:tab/>
        <w:t>.    ........-K    DN.    ..Y....    .-...D....N...    ..........</w:t>
      </w:r>
    </w:p>
    <w:p w14:paraId="52151C46"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6</w:t>
      </w:r>
      <w:r w:rsidRPr="00560437">
        <w:rPr>
          <w:rFonts w:ascii="Courier" w:eastAsia="ＭＳ 明朝" w:hAnsi="Courier" w:cs="Times New Roman"/>
          <w:sz w:val="20"/>
          <w:lang w:eastAsia="ja-JP"/>
        </w:rPr>
        <w:tab/>
        <w:t>.    ......S.-K    DN.    ..Y....    .-...DK...D...    ..........</w:t>
      </w:r>
    </w:p>
    <w:p w14:paraId="0EEA90C2"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7</w:t>
      </w:r>
      <w:r w:rsidRPr="00560437">
        <w:rPr>
          <w:rFonts w:ascii="Courier" w:eastAsia="ＭＳ 明朝" w:hAnsi="Courier" w:cs="Times New Roman"/>
          <w:sz w:val="20"/>
          <w:lang w:eastAsia="ja-JP"/>
        </w:rPr>
        <w:tab/>
        <w:t>.    ......Y.-K    DN.    ..Y..E.    .-...DK...N...    ..........</w:t>
      </w:r>
    </w:p>
    <w:p w14:paraId="57C02875"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8</w:t>
      </w:r>
      <w:r w:rsidRPr="00560437">
        <w:rPr>
          <w:rFonts w:ascii="Courier" w:eastAsia="ＭＳ 明朝" w:hAnsi="Courier" w:cs="Times New Roman"/>
          <w:sz w:val="20"/>
          <w:lang w:eastAsia="ja-JP"/>
        </w:rPr>
        <w:tab/>
        <w:t>.    ......Y.-K    DNS    ..Y..E.    .-...DK...N...    ..........</w:t>
      </w:r>
    </w:p>
    <w:p w14:paraId="01DD0360"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79</w:t>
      </w:r>
      <w:r w:rsidRPr="00560437">
        <w:rPr>
          <w:rFonts w:ascii="Courier" w:eastAsia="ＭＳ 明朝" w:hAnsi="Courier" w:cs="Times New Roman"/>
          <w:sz w:val="20"/>
          <w:lang w:eastAsia="ja-JP"/>
        </w:rPr>
        <w:tab/>
        <w:t>.    ..S...Y.-K    DNS    ..YE.E.    .-...DK...N...    ..........</w:t>
      </w:r>
    </w:p>
    <w:p w14:paraId="16D71873"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0</w:t>
      </w:r>
      <w:r w:rsidRPr="00560437">
        <w:rPr>
          <w:rFonts w:ascii="Courier" w:eastAsia="ＭＳ 明朝" w:hAnsi="Courier" w:cs="Times New Roman"/>
          <w:sz w:val="20"/>
          <w:lang w:eastAsia="ja-JP"/>
        </w:rPr>
        <w:tab/>
        <w:t>.    ..S...Y.-K    DNS    ..YE.E.    .-...DK...N...    ..........</w:t>
      </w:r>
    </w:p>
    <w:p w14:paraId="54D1AB73"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1</w:t>
      </w:r>
      <w:r w:rsidRPr="00560437">
        <w:rPr>
          <w:rFonts w:ascii="Courier" w:eastAsia="ＭＳ 明朝" w:hAnsi="Courier" w:cs="Times New Roman"/>
          <w:sz w:val="20"/>
          <w:lang w:eastAsia="ja-JP"/>
        </w:rPr>
        <w:tab/>
        <w:t>.    ..S...Y.-K    DNS    ..YE.E.    .-...DK...N...    ..........</w:t>
      </w:r>
    </w:p>
    <w:p w14:paraId="0AAB4A0D"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2</w:t>
      </w:r>
      <w:r w:rsidRPr="00560437">
        <w:rPr>
          <w:rFonts w:ascii="Courier" w:eastAsia="ＭＳ 明朝" w:hAnsi="Courier" w:cs="Times New Roman"/>
          <w:sz w:val="20"/>
          <w:lang w:eastAsia="ja-JP"/>
        </w:rPr>
        <w:tab/>
        <w:t>.    ..S...Y.-K    DNS    ..YE.E.    .-...DK...N...    ..........</w:t>
      </w:r>
    </w:p>
    <w:p w14:paraId="68447E15"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3</w:t>
      </w:r>
      <w:r w:rsidRPr="00560437">
        <w:rPr>
          <w:rFonts w:ascii="Courier" w:eastAsia="ＭＳ 明朝" w:hAnsi="Courier" w:cs="Times New Roman"/>
          <w:sz w:val="20"/>
          <w:lang w:eastAsia="ja-JP"/>
        </w:rPr>
        <w:tab/>
        <w:t>.    ..S...Y.-K    VNS    ..YE.E.    .-...DK...N...    ..........</w:t>
      </w:r>
    </w:p>
    <w:p w14:paraId="26A5CFA9"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4</w:t>
      </w:r>
      <w:r w:rsidRPr="00560437">
        <w:rPr>
          <w:rFonts w:ascii="Courier" w:eastAsia="ＭＳ 明朝" w:hAnsi="Courier" w:cs="Times New Roman"/>
          <w:sz w:val="20"/>
          <w:lang w:eastAsia="ja-JP"/>
        </w:rPr>
        <w:tab/>
        <w:t>.    ..S...Y.-K    VNS    ..YE.E.    .-...DK...N...    ..........</w:t>
      </w:r>
    </w:p>
    <w:p w14:paraId="421C4CAD"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5</w:t>
      </w:r>
      <w:r w:rsidRPr="00560437">
        <w:rPr>
          <w:rFonts w:ascii="Courier" w:eastAsia="ＭＳ 明朝" w:hAnsi="Courier" w:cs="Times New Roman"/>
          <w:sz w:val="20"/>
          <w:lang w:eastAsia="ja-JP"/>
        </w:rPr>
        <w:tab/>
        <w:t>.    ..S...Y.-K    VNS    ..YE.E.    .-...DK...N...    ..........</w:t>
      </w:r>
    </w:p>
    <w:p w14:paraId="52B67139"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6</w:t>
      </w:r>
      <w:r w:rsidRPr="00560437">
        <w:rPr>
          <w:rFonts w:ascii="Courier" w:eastAsia="ＭＳ 明朝" w:hAnsi="Courier" w:cs="Times New Roman"/>
          <w:sz w:val="20"/>
          <w:lang w:eastAsia="ja-JP"/>
        </w:rPr>
        <w:tab/>
        <w:t>.    ..S...Y.-K    VNS    ..YE.EY    .-...DK...N...    ..........</w:t>
      </w:r>
    </w:p>
    <w:p w14:paraId="3C227285"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7</w:t>
      </w:r>
      <w:r w:rsidRPr="00560437">
        <w:rPr>
          <w:rFonts w:ascii="Courier" w:eastAsia="ＭＳ 明朝" w:hAnsi="Courier" w:cs="Times New Roman"/>
          <w:sz w:val="20"/>
          <w:lang w:eastAsia="ja-JP"/>
        </w:rPr>
        <w:tab/>
        <w:t>.    ..S...Y.-K    VNS    ..HE.EY    .-...DR...N...    ..........</w:t>
      </w:r>
    </w:p>
    <w:p w14:paraId="109037DA"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8</w:t>
      </w:r>
      <w:r w:rsidRPr="00560437">
        <w:rPr>
          <w:rFonts w:ascii="Courier" w:eastAsia="ＭＳ 明朝" w:hAnsi="Courier" w:cs="Times New Roman"/>
          <w:sz w:val="20"/>
          <w:lang w:eastAsia="ja-JP"/>
        </w:rPr>
        <w:tab/>
        <w:t>.    ..S...Y.-K    VNS    ..HE.EY    .-...DR...N...    ..........</w:t>
      </w:r>
    </w:p>
    <w:p w14:paraId="07BB7061"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89</w:t>
      </w:r>
      <w:r w:rsidRPr="00560437">
        <w:rPr>
          <w:rFonts w:ascii="Courier" w:eastAsia="ＭＳ 明朝" w:hAnsi="Courier" w:cs="Times New Roman"/>
          <w:sz w:val="20"/>
          <w:lang w:eastAsia="ja-JP"/>
        </w:rPr>
        <w:tab/>
        <w:t>.    A.S...Y.-K    VNS    ..HE.EY    .-...DR...N...    ..........</w:t>
      </w:r>
    </w:p>
    <w:p w14:paraId="3CD2E5F9"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0</w:t>
      </w:r>
      <w:r w:rsidRPr="00560437">
        <w:rPr>
          <w:rFonts w:ascii="Courier" w:eastAsia="ＭＳ 明朝" w:hAnsi="Courier" w:cs="Times New Roman"/>
          <w:sz w:val="20"/>
          <w:lang w:eastAsia="ja-JP"/>
        </w:rPr>
        <w:tab/>
        <w:t>.    A.S...Y.-K    VNS    ..HE.EY    .-...DR...N...    ..........</w:t>
      </w:r>
    </w:p>
    <w:p w14:paraId="01CD45CC"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1</w:t>
      </w:r>
      <w:r w:rsidRPr="00560437">
        <w:rPr>
          <w:rFonts w:ascii="Courier" w:eastAsia="ＭＳ 明朝" w:hAnsi="Courier" w:cs="Times New Roman"/>
          <w:sz w:val="20"/>
          <w:lang w:eastAsia="ja-JP"/>
        </w:rPr>
        <w:tab/>
        <w:t>.    A.S.E.Y.-K    VKS    ..HE.DY    .-...DR.......    ..........</w:t>
      </w:r>
    </w:p>
    <w:p w14:paraId="3AFB4966"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2</w:t>
      </w:r>
      <w:r w:rsidRPr="00560437">
        <w:rPr>
          <w:rFonts w:ascii="Courier" w:eastAsia="ＭＳ 明朝" w:hAnsi="Courier" w:cs="Times New Roman"/>
          <w:sz w:val="20"/>
          <w:lang w:eastAsia="ja-JP"/>
        </w:rPr>
        <w:tab/>
        <w:t>.    A.S.E.Y.-K    VKS    ..HE.EY    .-...DR.......    ..........</w:t>
      </w:r>
    </w:p>
    <w:p w14:paraId="553BA0ED"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3</w:t>
      </w:r>
      <w:r w:rsidRPr="00560437">
        <w:rPr>
          <w:rFonts w:ascii="Courier" w:eastAsia="ＭＳ 明朝" w:hAnsi="Courier" w:cs="Times New Roman"/>
          <w:sz w:val="20"/>
          <w:lang w:eastAsia="ja-JP"/>
        </w:rPr>
        <w:tab/>
        <w:t>.    A.D.K.Y.-K    VNS    ..H.LEY    .-...DSD......    ..........</w:t>
      </w:r>
    </w:p>
    <w:p w14:paraId="6B9990E4"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4</w:t>
      </w:r>
      <w:r w:rsidRPr="00560437">
        <w:rPr>
          <w:rFonts w:ascii="Courier" w:eastAsia="ＭＳ 明朝" w:hAnsi="Courier" w:cs="Times New Roman"/>
          <w:sz w:val="20"/>
          <w:lang w:eastAsia="ja-JP"/>
        </w:rPr>
        <w:tab/>
        <w:t>.    A.D.K.Y.-K    VNS    ..H.LEY    .-...DSD......    F.........</w:t>
      </w:r>
    </w:p>
    <w:p w14:paraId="7D587123"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5</w:t>
      </w:r>
      <w:r w:rsidRPr="00560437">
        <w:rPr>
          <w:rFonts w:ascii="Courier" w:eastAsia="ＭＳ 明朝" w:hAnsi="Courier" w:cs="Times New Roman"/>
          <w:sz w:val="20"/>
          <w:lang w:eastAsia="ja-JP"/>
        </w:rPr>
        <w:tab/>
        <w:t>.    A.D.K.Y.-K    VNS    ..H.LEY    .-...DSD......    .......I..</w:t>
      </w:r>
    </w:p>
    <w:p w14:paraId="44F944B9"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6</w:t>
      </w:r>
      <w:r w:rsidRPr="00560437">
        <w:rPr>
          <w:rFonts w:ascii="Courier" w:eastAsia="ＭＳ 明朝" w:hAnsi="Courier" w:cs="Times New Roman"/>
          <w:sz w:val="20"/>
          <w:lang w:eastAsia="ja-JP"/>
        </w:rPr>
        <w:tab/>
        <w:t>.    A.D.T.Y.-K    VKS    ..H.LEY    .-...DSD......    .......V..</w:t>
      </w:r>
    </w:p>
    <w:p w14:paraId="29CE5489"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7</w:t>
      </w:r>
      <w:r w:rsidRPr="00560437">
        <w:rPr>
          <w:rFonts w:ascii="Courier" w:eastAsia="ＭＳ 明朝" w:hAnsi="Courier" w:cs="Times New Roman"/>
          <w:sz w:val="20"/>
          <w:lang w:eastAsia="ja-JP"/>
        </w:rPr>
        <w:tab/>
        <w:t>.    A...T.Y.-K    VKS    ..H.LEY    .-...DSD......    .......V..</w:t>
      </w:r>
    </w:p>
    <w:p w14:paraId="6B8DD1C0"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8</w:t>
      </w:r>
      <w:r w:rsidRPr="00560437">
        <w:rPr>
          <w:rFonts w:ascii="Courier" w:eastAsia="ＭＳ 明朝" w:hAnsi="Courier" w:cs="Times New Roman"/>
          <w:sz w:val="20"/>
          <w:lang w:eastAsia="ja-JP"/>
        </w:rPr>
        <w:tab/>
        <w:t>.    A...T.Y.-K    IKS    ..HQLKY    .-...DSD.....A    .......V..</w:t>
      </w:r>
    </w:p>
    <w:p w14:paraId="3AB4A59E"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1999</w:t>
      </w:r>
      <w:r w:rsidRPr="00560437">
        <w:rPr>
          <w:rFonts w:ascii="Courier" w:eastAsia="ＭＳ 明朝" w:hAnsi="Courier" w:cs="Times New Roman"/>
          <w:sz w:val="20"/>
          <w:lang w:eastAsia="ja-JP"/>
        </w:rPr>
        <w:tab/>
        <w:t>.    A...T.S.-K    IKS    ..HQLKY    .-...DSD.I...A    .......V..</w:t>
      </w:r>
    </w:p>
    <w:p w14:paraId="3F426368"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0</w:t>
      </w:r>
      <w:r w:rsidRPr="00560437">
        <w:rPr>
          <w:rFonts w:ascii="Courier" w:eastAsia="ＭＳ 明朝" w:hAnsi="Courier" w:cs="Times New Roman"/>
          <w:sz w:val="20"/>
          <w:lang w:eastAsia="ja-JP"/>
        </w:rPr>
        <w:tab/>
        <w:t>.    A...T.S.-K    IKS    ..HQLKY    .-...DSD.I...A    .......V..</w:t>
      </w:r>
    </w:p>
    <w:p w14:paraId="70EC71C8"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1</w:t>
      </w:r>
      <w:r w:rsidRPr="00560437">
        <w:rPr>
          <w:rFonts w:ascii="Courier" w:eastAsia="ＭＳ 明朝" w:hAnsi="Courier" w:cs="Times New Roman"/>
          <w:sz w:val="20"/>
          <w:lang w:eastAsia="ja-JP"/>
        </w:rPr>
        <w:tab/>
        <w:t>.    A...T.S.-K    NKS    ..HQLKY    .-...DSD.I...A    .......V..</w:t>
      </w:r>
    </w:p>
    <w:p w14:paraId="39D6002A"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2</w:t>
      </w:r>
      <w:r w:rsidRPr="00560437">
        <w:rPr>
          <w:rFonts w:ascii="Courier" w:eastAsia="ＭＳ 明朝" w:hAnsi="Courier" w:cs="Times New Roman"/>
          <w:sz w:val="20"/>
          <w:lang w:eastAsia="ja-JP"/>
        </w:rPr>
        <w:tab/>
        <w:t>.    A...T.S.-K    DKS    ..HQLKY    .-.G.DSD.I...A    .......V..</w:t>
      </w:r>
    </w:p>
    <w:p w14:paraId="61D1247F"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3</w:t>
      </w:r>
      <w:r w:rsidRPr="00560437">
        <w:rPr>
          <w:rFonts w:ascii="Courier" w:eastAsia="ＭＳ 明朝" w:hAnsi="Courier" w:cs="Times New Roman"/>
          <w:sz w:val="20"/>
          <w:lang w:eastAsia="ja-JP"/>
        </w:rPr>
        <w:tab/>
        <w:t>.    ....T.S.-K    NKS    ...HLKY    .-.G.DSD.I...A    ...R..DV..</w:t>
      </w:r>
    </w:p>
    <w:p w14:paraId="2F7202CA"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4</w:t>
      </w:r>
      <w:r w:rsidRPr="00560437">
        <w:rPr>
          <w:rFonts w:ascii="Courier" w:eastAsia="ＭＳ 明朝" w:hAnsi="Courier" w:cs="Times New Roman"/>
          <w:sz w:val="20"/>
          <w:lang w:eastAsia="ja-JP"/>
        </w:rPr>
        <w:tab/>
        <w:t>.    ....T.S.-K    NNS    ...HLKF    .-.G.DND.I...A    ...R..DIP.</w:t>
      </w:r>
    </w:p>
    <w:p w14:paraId="43E1D361"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5</w:t>
      </w:r>
      <w:r w:rsidRPr="00560437">
        <w:rPr>
          <w:rFonts w:ascii="Courier" w:eastAsia="ＭＳ 明朝" w:hAnsi="Courier" w:cs="Times New Roman"/>
          <w:sz w:val="20"/>
          <w:lang w:eastAsia="ja-JP"/>
        </w:rPr>
        <w:tab/>
        <w:t>.    ....T.S.-K    NNS    ...HLKF    .-.G.DND.I...A    ...R..DIP.</w:t>
      </w:r>
    </w:p>
    <w:p w14:paraId="4976FB77"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6</w:t>
      </w:r>
      <w:r w:rsidRPr="00560437">
        <w:rPr>
          <w:rFonts w:ascii="Courier" w:eastAsia="ＭＳ 明朝" w:hAnsi="Courier" w:cs="Times New Roman"/>
          <w:sz w:val="20"/>
          <w:lang w:eastAsia="ja-JP"/>
        </w:rPr>
        <w:tab/>
        <w:t>.    ....T.S.-K    NNS    ...HLKF    .-.G.DND.IF..A    ...R..NIP.</w:t>
      </w:r>
    </w:p>
    <w:p w14:paraId="7499EC27"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7</w:t>
      </w:r>
      <w:r w:rsidRPr="00560437">
        <w:rPr>
          <w:rFonts w:ascii="Courier" w:eastAsia="ＭＳ 明朝" w:hAnsi="Courier" w:cs="Times New Roman"/>
          <w:sz w:val="20"/>
          <w:lang w:eastAsia="ja-JP"/>
        </w:rPr>
        <w:tab/>
        <w:t>.    ....T.S.-I    NNS    ...HLKF    .-.G.DND.IF..A    ...R..NIP.</w:t>
      </w:r>
    </w:p>
    <w:p w14:paraId="500591E6"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8</w:t>
      </w:r>
      <w:r w:rsidRPr="00560437">
        <w:rPr>
          <w:rFonts w:ascii="Courier" w:eastAsia="ＭＳ 明朝" w:hAnsi="Courier" w:cs="Times New Roman"/>
          <w:sz w:val="20"/>
          <w:lang w:eastAsia="ja-JP"/>
        </w:rPr>
        <w:tab/>
        <w:t>.    ....T.S.-I    NNS    ...HLKF    .-.G.DND.IF..A    ...R..NIP.</w:t>
      </w:r>
    </w:p>
    <w:p w14:paraId="00BAF69B"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09</w:t>
      </w:r>
      <w:r w:rsidRPr="00560437">
        <w:rPr>
          <w:rFonts w:ascii="Courier" w:eastAsia="ＭＳ 明朝" w:hAnsi="Courier" w:cs="Times New Roman"/>
          <w:sz w:val="20"/>
          <w:lang w:eastAsia="ja-JP"/>
        </w:rPr>
        <w:tab/>
        <w:t>.    ....T.S.-I    NNS    ...HLNF    .-.G.DKD.IF..A    ...R..NIP.</w:t>
      </w:r>
    </w:p>
    <w:p w14:paraId="1F9347D1" w14:textId="77777777" w:rsidR="00560437" w:rsidRPr="00560437" w:rsidRDefault="00560437" w:rsidP="00560437">
      <w:pPr>
        <w:rPr>
          <w:rFonts w:ascii="Courier" w:eastAsia="ＭＳ 明朝" w:hAnsi="Courier" w:cs="Times New Roman"/>
          <w:sz w:val="20"/>
          <w:lang w:eastAsia="ja-JP"/>
        </w:rPr>
      </w:pPr>
      <w:r w:rsidRPr="00560437">
        <w:rPr>
          <w:rFonts w:ascii="Courier" w:eastAsia="ＭＳ 明朝" w:hAnsi="Courier" w:cs="Times New Roman"/>
          <w:sz w:val="20"/>
          <w:lang w:eastAsia="ja-JP"/>
        </w:rPr>
        <w:t>2010</w:t>
      </w:r>
      <w:r w:rsidRPr="00560437">
        <w:rPr>
          <w:rFonts w:ascii="Courier" w:eastAsia="ＭＳ 明朝" w:hAnsi="Courier" w:cs="Times New Roman"/>
          <w:sz w:val="20"/>
          <w:lang w:eastAsia="ja-JP"/>
        </w:rPr>
        <w:tab/>
        <w:t>.    ....T.S.-I    NNS    ...HLNF    .-.G.DKD.IF..A    ...R..NIP.</w:t>
      </w:r>
    </w:p>
    <w:p w14:paraId="7036D68B" w14:textId="77777777" w:rsidR="00560437" w:rsidRPr="00560437" w:rsidRDefault="00560437" w:rsidP="00560437">
      <w:pPr>
        <w:rPr>
          <w:rFonts w:ascii="Cambria" w:eastAsia="ＭＳ 明朝" w:hAnsi="Cambria" w:cs="Times New Roman"/>
          <w:sz w:val="20"/>
          <w:lang w:eastAsia="ja-JP"/>
        </w:rPr>
      </w:pPr>
      <w:r w:rsidRPr="00560437">
        <w:rPr>
          <w:rFonts w:ascii="Courier" w:eastAsia="ＭＳ 明朝" w:hAnsi="Courier" w:cs="Times New Roman"/>
          <w:sz w:val="20"/>
          <w:lang w:eastAsia="ja-JP"/>
        </w:rPr>
        <w:t>2011</w:t>
      </w:r>
      <w:r w:rsidRPr="00560437">
        <w:rPr>
          <w:rFonts w:ascii="Courier" w:eastAsia="ＭＳ 明朝" w:hAnsi="Courier" w:cs="Times New Roman"/>
          <w:sz w:val="20"/>
          <w:lang w:eastAsia="ja-JP"/>
        </w:rPr>
        <w:tab/>
        <w:t>.    ....T.S.-I    NNS    ...HLNF    .-.G.DKD.IF..A    ...R..NIP.</w:t>
      </w:r>
    </w:p>
    <w:p w14:paraId="02D191FE" w14:textId="77777777" w:rsidR="00560437" w:rsidRPr="00560437" w:rsidRDefault="00560437" w:rsidP="00560437">
      <w:pPr>
        <w:rPr>
          <w:rFonts w:ascii="Cambria" w:eastAsia="ＭＳ 明朝" w:hAnsi="Cambria" w:cs="Times New Roman"/>
          <w:sz w:val="20"/>
          <w:lang w:eastAsia="ja-JP"/>
        </w:rPr>
      </w:pPr>
      <w:r w:rsidRPr="00560437">
        <w:rPr>
          <w:rFonts w:ascii="Courier" w:eastAsia="ＭＳ 明朝" w:hAnsi="Courier" w:cs="Times New Roman"/>
          <w:sz w:val="20"/>
          <w:lang w:eastAsia="ja-JP"/>
        </w:rPr>
        <w:t>2012</w:t>
      </w:r>
      <w:r w:rsidRPr="00560437">
        <w:rPr>
          <w:rFonts w:ascii="Courier" w:eastAsia="ＭＳ 明朝" w:hAnsi="Courier" w:cs="Times New Roman"/>
          <w:sz w:val="20"/>
          <w:lang w:eastAsia="ja-JP"/>
        </w:rPr>
        <w:tab/>
        <w:t>.    ....T.S.-I    NNS    ...HLNF    .-.G.DKD.IF..A    ...RI.NIP.</w:t>
      </w:r>
    </w:p>
    <w:p w14:paraId="3CDA5FF7" w14:textId="77777777" w:rsidR="00560437" w:rsidRPr="00560437" w:rsidRDefault="00560437" w:rsidP="00560437">
      <w:pPr>
        <w:rPr>
          <w:rFonts w:ascii="Cambria" w:eastAsia="ＭＳ 明朝" w:hAnsi="Cambria" w:cs="Times New Roman"/>
          <w:sz w:val="20"/>
          <w:lang w:eastAsia="ja-JP"/>
        </w:rPr>
      </w:pPr>
      <w:r w:rsidRPr="00560437">
        <w:rPr>
          <w:rFonts w:ascii="Courier" w:eastAsia="ＭＳ 明朝" w:hAnsi="Courier" w:cs="Times New Roman"/>
          <w:sz w:val="20"/>
          <w:lang w:eastAsia="ja-JP"/>
        </w:rPr>
        <w:t>2013</w:t>
      </w:r>
      <w:r w:rsidRPr="00560437">
        <w:rPr>
          <w:rFonts w:ascii="Courier" w:eastAsia="ＭＳ 明朝" w:hAnsi="Courier" w:cs="Times New Roman"/>
          <w:sz w:val="20"/>
          <w:lang w:eastAsia="ja-JP"/>
        </w:rPr>
        <w:tab/>
        <w:t>.    ....T.S.-I    N.S    ...HLNF    .-.G.DKD.IF..A    ...RI.NIP.</w:t>
      </w:r>
    </w:p>
    <w:p w14:paraId="066BF177" w14:textId="77777777" w:rsidR="00560437" w:rsidRDefault="00560437">
      <w:pPr>
        <w:sectPr w:rsidR="00560437" w:rsidSect="00D85E42">
          <w:pgSz w:w="12240" w:h="15840"/>
          <w:pgMar w:top="1440" w:right="1440" w:bottom="1440" w:left="1440" w:header="720" w:footer="720" w:gutter="0"/>
          <w:cols w:space="720"/>
          <w:docGrid w:linePitch="360"/>
        </w:sectPr>
      </w:pPr>
    </w:p>
    <w:p w14:paraId="551F3046" w14:textId="1E0073DE" w:rsidR="00560437" w:rsidRDefault="00677612" w:rsidP="00100F41">
      <w:pPr>
        <w:pStyle w:val="Default"/>
        <w:rPr>
          <w:rFonts w:ascii="Arial" w:hAnsi="Arial" w:cs="Times New Roman"/>
        </w:rPr>
      </w:pPr>
      <w:r>
        <w:rPr>
          <w:rFonts w:ascii="Arial" w:hAnsi="Arial" w:cs="Times New Roman"/>
          <w:b/>
        </w:rPr>
        <w:t>Fig</w:t>
      </w:r>
      <w:r w:rsidR="00560437">
        <w:rPr>
          <w:rFonts w:ascii="Arial" w:hAnsi="Arial" w:cs="Times New Roman"/>
          <w:b/>
        </w:rPr>
        <w:t xml:space="preserve"> S4</w:t>
      </w:r>
      <w:r w:rsidR="00560437" w:rsidRPr="007F3340">
        <w:rPr>
          <w:rFonts w:ascii="Arial" w:hAnsi="Arial" w:cs="Times New Roman"/>
          <w:b/>
        </w:rPr>
        <w:t>.</w:t>
      </w:r>
      <w:r w:rsidR="00560437" w:rsidRPr="007F3340">
        <w:rPr>
          <w:rFonts w:ascii="Arial" w:hAnsi="Arial" w:cs="Times New Roman"/>
        </w:rPr>
        <w:t xml:space="preserve"> </w:t>
      </w:r>
      <w:r w:rsidR="00560437" w:rsidRPr="007F3340">
        <w:rPr>
          <w:rFonts w:ascii="Arial" w:hAnsi="Arial" w:cs="Times New Roman"/>
        </w:rPr>
        <w:tab/>
      </w:r>
      <w:r w:rsidR="00560437">
        <w:rPr>
          <w:rFonts w:ascii="Arial" w:hAnsi="Arial" w:cs="Times New Roman"/>
        </w:rPr>
        <w:t>Movie highlighting how the A(H3N2) RBS has changed in shape and charge since 1968. RBS residues colored red are negatively charged, white neutral and blue positively charged. Asn residues that make up a potential glycosylation site are colored orange</w:t>
      </w:r>
    </w:p>
    <w:p w14:paraId="3BBA1A2B" w14:textId="43824BC4" w:rsidR="00560437" w:rsidRDefault="00560437"/>
    <w:p w14:paraId="64EBD6A6" w14:textId="77777777" w:rsidR="00560437" w:rsidRDefault="00560437"/>
    <w:p w14:paraId="4696966A" w14:textId="77777777" w:rsidR="00560437" w:rsidRDefault="00560437"/>
    <w:p w14:paraId="1A1540DE" w14:textId="77777777" w:rsidR="00560437" w:rsidRDefault="00560437"/>
    <w:p w14:paraId="6D8AC759" w14:textId="77777777" w:rsidR="00560437" w:rsidRDefault="00560437"/>
    <w:sectPr w:rsidR="00560437" w:rsidSect="00D85E4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E37ED9" w14:textId="77777777" w:rsidR="000653AD" w:rsidRDefault="000653AD" w:rsidP="00CA6FAD">
      <w:r>
        <w:separator/>
      </w:r>
    </w:p>
  </w:endnote>
  <w:endnote w:type="continuationSeparator" w:id="0">
    <w:p w14:paraId="79F453C9" w14:textId="77777777" w:rsidR="000653AD" w:rsidRDefault="000653AD" w:rsidP="00CA6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angal">
    <w:panose1 w:val="00000000000000000000"/>
    <w:charset w:val="01"/>
    <w:family w:val="roman"/>
    <w:notTrueType/>
    <w:pitch w:val="variable"/>
    <w:sig w:usb0="00002000" w:usb1="00000000" w:usb2="00000000" w:usb3="00000000" w:csb0="00000000" w:csb1="00000000"/>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F71F2" w14:textId="77777777" w:rsidR="00A434CC" w:rsidRDefault="00A434CC" w:rsidP="009741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E75A49" w14:textId="77777777" w:rsidR="00A434CC" w:rsidRDefault="00A434CC" w:rsidP="00A434C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36FD36" w14:textId="77777777" w:rsidR="00A434CC" w:rsidRDefault="00A434CC" w:rsidP="0097419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1C74">
      <w:rPr>
        <w:rStyle w:val="PageNumber"/>
        <w:noProof/>
      </w:rPr>
      <w:t>1</w:t>
    </w:r>
    <w:r>
      <w:rPr>
        <w:rStyle w:val="PageNumber"/>
      </w:rPr>
      <w:fldChar w:fldCharType="end"/>
    </w:r>
  </w:p>
  <w:p w14:paraId="2F259E4F" w14:textId="77777777" w:rsidR="00A434CC" w:rsidRDefault="00A434CC" w:rsidP="00A434C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3F1524" w14:textId="77777777" w:rsidR="000653AD" w:rsidRDefault="000653AD" w:rsidP="00CA6FAD">
      <w:r>
        <w:separator/>
      </w:r>
    </w:p>
  </w:footnote>
  <w:footnote w:type="continuationSeparator" w:id="0">
    <w:p w14:paraId="359DF9C6" w14:textId="77777777" w:rsidR="000653AD" w:rsidRDefault="000653AD" w:rsidP="00CA6FA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584FB" w14:textId="77777777" w:rsidR="000653AD" w:rsidRDefault="000653A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GrammaticalError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88D"/>
    <w:rsid w:val="00062ADD"/>
    <w:rsid w:val="000653AD"/>
    <w:rsid w:val="00100F41"/>
    <w:rsid w:val="001934EA"/>
    <w:rsid w:val="001962F5"/>
    <w:rsid w:val="00540FE4"/>
    <w:rsid w:val="00560437"/>
    <w:rsid w:val="005D1A48"/>
    <w:rsid w:val="00677612"/>
    <w:rsid w:val="00704FC5"/>
    <w:rsid w:val="00883F2C"/>
    <w:rsid w:val="008903B7"/>
    <w:rsid w:val="00A434CC"/>
    <w:rsid w:val="00C8588D"/>
    <w:rsid w:val="00CA6FAD"/>
    <w:rsid w:val="00D85E42"/>
    <w:rsid w:val="00E1084B"/>
    <w:rsid w:val="00F91C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AA19D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8588D"/>
    <w:rPr>
      <w:color w:val="0000FF"/>
      <w:u w:val="single"/>
    </w:rPr>
  </w:style>
  <w:style w:type="character" w:styleId="FollowedHyperlink">
    <w:name w:val="FollowedHyperlink"/>
    <w:basedOn w:val="DefaultParagraphFont"/>
    <w:uiPriority w:val="99"/>
    <w:semiHidden/>
    <w:unhideWhenUsed/>
    <w:rsid w:val="00C8588D"/>
    <w:rPr>
      <w:color w:val="800080"/>
      <w:u w:val="single"/>
    </w:rPr>
  </w:style>
  <w:style w:type="paragraph" w:customStyle="1" w:styleId="xl63">
    <w:name w:val="xl63"/>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64">
    <w:name w:val="xl64"/>
    <w:basedOn w:val="Normal"/>
    <w:rsid w:val="00C8588D"/>
    <w:pPr>
      <w:pBdr>
        <w:top w:val="single" w:sz="4" w:space="0" w:color="auto"/>
        <w:left w:val="single" w:sz="4" w:space="0" w:color="auto"/>
        <w:bottom w:val="single" w:sz="4" w:space="0" w:color="auto"/>
        <w:right w:val="single" w:sz="4" w:space="0" w:color="auto"/>
      </w:pBdr>
      <w:shd w:val="clear" w:color="000000" w:fill="99CCFF"/>
      <w:spacing w:before="100" w:beforeAutospacing="1" w:after="100" w:afterAutospacing="1"/>
      <w:jc w:val="center"/>
    </w:pPr>
    <w:rPr>
      <w:rFonts w:cs="Arial"/>
      <w:sz w:val="20"/>
      <w:szCs w:val="20"/>
    </w:rPr>
  </w:style>
  <w:style w:type="paragraph" w:customStyle="1" w:styleId="xl65">
    <w:name w:val="xl65"/>
    <w:basedOn w:val="Normal"/>
    <w:rsid w:val="00C8588D"/>
    <w:pPr>
      <w:pBdr>
        <w:top w:val="single" w:sz="4" w:space="0" w:color="auto"/>
        <w:left w:val="single" w:sz="4" w:space="0" w:color="auto"/>
        <w:bottom w:val="single" w:sz="4" w:space="0" w:color="auto"/>
        <w:right w:val="single" w:sz="4" w:space="0" w:color="auto"/>
      </w:pBdr>
      <w:shd w:val="clear" w:color="000000" w:fill="DD0806"/>
      <w:spacing w:before="100" w:beforeAutospacing="1" w:after="100" w:afterAutospacing="1"/>
      <w:jc w:val="center"/>
    </w:pPr>
    <w:rPr>
      <w:rFonts w:cs="Arial"/>
      <w:sz w:val="20"/>
      <w:szCs w:val="20"/>
    </w:rPr>
  </w:style>
  <w:style w:type="paragraph" w:customStyle="1" w:styleId="xl66">
    <w:name w:val="xl66"/>
    <w:basedOn w:val="Normal"/>
    <w:rsid w:val="00C8588D"/>
    <w:pPr>
      <w:pBdr>
        <w:top w:val="single" w:sz="4" w:space="0" w:color="auto"/>
        <w:left w:val="single" w:sz="4" w:space="0" w:color="auto"/>
        <w:bottom w:val="single" w:sz="4" w:space="0" w:color="auto"/>
        <w:right w:val="single" w:sz="4" w:space="0" w:color="auto"/>
      </w:pBdr>
      <w:shd w:val="clear" w:color="000000" w:fill="90713A"/>
      <w:spacing w:before="100" w:beforeAutospacing="1" w:after="100" w:afterAutospacing="1"/>
      <w:jc w:val="center"/>
    </w:pPr>
    <w:rPr>
      <w:rFonts w:cs="Arial"/>
      <w:sz w:val="20"/>
      <w:szCs w:val="20"/>
    </w:rPr>
  </w:style>
  <w:style w:type="paragraph" w:customStyle="1" w:styleId="xl67">
    <w:name w:val="xl67"/>
    <w:basedOn w:val="Normal"/>
    <w:rsid w:val="00C8588D"/>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jc w:val="center"/>
    </w:pPr>
    <w:rPr>
      <w:rFonts w:cs="Arial"/>
      <w:sz w:val="20"/>
      <w:szCs w:val="20"/>
    </w:rPr>
  </w:style>
  <w:style w:type="paragraph" w:customStyle="1" w:styleId="xl68">
    <w:name w:val="xl68"/>
    <w:basedOn w:val="Normal"/>
    <w:rsid w:val="00C8588D"/>
    <w:pPr>
      <w:spacing w:before="100" w:beforeAutospacing="1" w:after="100" w:afterAutospacing="1"/>
      <w:jc w:val="center"/>
    </w:pPr>
    <w:rPr>
      <w:rFonts w:cs="Arial"/>
      <w:sz w:val="20"/>
      <w:szCs w:val="20"/>
    </w:rPr>
  </w:style>
  <w:style w:type="paragraph" w:customStyle="1" w:styleId="xl69">
    <w:name w:val="xl69"/>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b/>
      <w:bCs/>
      <w:sz w:val="20"/>
      <w:szCs w:val="20"/>
    </w:rPr>
  </w:style>
  <w:style w:type="paragraph" w:customStyle="1" w:styleId="xl70">
    <w:name w:val="xl70"/>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cs="Arial"/>
      <w:sz w:val="20"/>
      <w:szCs w:val="20"/>
    </w:rPr>
  </w:style>
  <w:style w:type="paragraph" w:customStyle="1" w:styleId="xl71">
    <w:name w:val="xl71"/>
    <w:basedOn w:val="Normal"/>
    <w:rsid w:val="00C8588D"/>
    <w:pPr>
      <w:spacing w:before="100" w:beforeAutospacing="1" w:after="100" w:afterAutospacing="1"/>
      <w:textAlignment w:val="center"/>
    </w:pPr>
    <w:rPr>
      <w:rFonts w:cs="Arial"/>
      <w:sz w:val="20"/>
      <w:szCs w:val="20"/>
    </w:rPr>
  </w:style>
  <w:style w:type="paragraph" w:customStyle="1" w:styleId="xl72">
    <w:name w:val="xl72"/>
    <w:basedOn w:val="Normal"/>
    <w:rsid w:val="00C8588D"/>
    <w:pPr>
      <w:pBdr>
        <w:top w:val="single" w:sz="4" w:space="0" w:color="auto"/>
        <w:left w:val="single" w:sz="4" w:space="0" w:color="auto"/>
        <w:bottom w:val="single" w:sz="4" w:space="0" w:color="auto"/>
        <w:right w:val="single" w:sz="4" w:space="0" w:color="auto"/>
      </w:pBdr>
      <w:shd w:val="clear" w:color="000000" w:fill="993366"/>
      <w:spacing w:before="100" w:beforeAutospacing="1" w:after="100" w:afterAutospacing="1"/>
      <w:jc w:val="center"/>
    </w:pPr>
    <w:rPr>
      <w:rFonts w:cs="Arial"/>
      <w:sz w:val="20"/>
      <w:szCs w:val="20"/>
    </w:rPr>
  </w:style>
  <w:style w:type="paragraph" w:customStyle="1" w:styleId="xl73">
    <w:name w:val="xl73"/>
    <w:basedOn w:val="Normal"/>
    <w:rsid w:val="00C8588D"/>
    <w:pPr>
      <w:pBdr>
        <w:top w:val="single" w:sz="4" w:space="0" w:color="auto"/>
        <w:left w:val="single" w:sz="4" w:space="0" w:color="auto"/>
        <w:bottom w:val="single" w:sz="4" w:space="0" w:color="auto"/>
        <w:right w:val="single" w:sz="4" w:space="0" w:color="auto"/>
      </w:pBdr>
      <w:shd w:val="clear" w:color="000000" w:fill="339966"/>
      <w:spacing w:before="100" w:beforeAutospacing="1" w:after="100" w:afterAutospacing="1"/>
      <w:jc w:val="center"/>
    </w:pPr>
    <w:rPr>
      <w:rFonts w:cs="Arial"/>
      <w:sz w:val="20"/>
      <w:szCs w:val="20"/>
    </w:rPr>
  </w:style>
  <w:style w:type="paragraph" w:customStyle="1" w:styleId="xl74">
    <w:name w:val="xl74"/>
    <w:basedOn w:val="Normal"/>
    <w:rsid w:val="00C8588D"/>
    <w:pPr>
      <w:pBdr>
        <w:top w:val="single" w:sz="4" w:space="0" w:color="auto"/>
        <w:left w:val="single" w:sz="4" w:space="0" w:color="auto"/>
        <w:bottom w:val="single" w:sz="4" w:space="0" w:color="auto"/>
        <w:right w:val="single" w:sz="4" w:space="0" w:color="auto"/>
      </w:pBdr>
      <w:shd w:val="clear" w:color="000000" w:fill="FCF305"/>
      <w:spacing w:before="100" w:beforeAutospacing="1" w:after="100" w:afterAutospacing="1"/>
      <w:jc w:val="center"/>
    </w:pPr>
    <w:rPr>
      <w:rFonts w:cs="Arial"/>
      <w:sz w:val="20"/>
      <w:szCs w:val="20"/>
    </w:rPr>
  </w:style>
  <w:style w:type="paragraph" w:customStyle="1" w:styleId="xl75">
    <w:name w:val="xl75"/>
    <w:basedOn w:val="Normal"/>
    <w:rsid w:val="00C8588D"/>
    <w:pPr>
      <w:spacing w:before="100" w:beforeAutospacing="1" w:after="100" w:afterAutospacing="1"/>
      <w:jc w:val="center"/>
      <w:textAlignment w:val="center"/>
    </w:pPr>
    <w:rPr>
      <w:rFonts w:cs="Arial"/>
      <w:sz w:val="20"/>
      <w:szCs w:val="20"/>
    </w:rPr>
  </w:style>
  <w:style w:type="paragraph" w:customStyle="1" w:styleId="xl76">
    <w:name w:val="xl76"/>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77">
    <w:name w:val="xl77"/>
    <w:basedOn w:val="Normal"/>
    <w:rsid w:val="00C8588D"/>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78">
    <w:name w:val="xl78"/>
    <w:basedOn w:val="Normal"/>
    <w:rsid w:val="00C8588D"/>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cs="Arial"/>
      <w:sz w:val="20"/>
      <w:szCs w:val="20"/>
    </w:rPr>
  </w:style>
  <w:style w:type="paragraph" w:customStyle="1" w:styleId="xl79">
    <w:name w:val="xl79"/>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xl80">
    <w:name w:val="xl80"/>
    <w:basedOn w:val="Normal"/>
    <w:rsid w:val="00C8588D"/>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jc w:val="center"/>
    </w:pPr>
    <w:rPr>
      <w:rFonts w:cs="Arial"/>
      <w:sz w:val="20"/>
      <w:szCs w:val="20"/>
    </w:rPr>
  </w:style>
  <w:style w:type="paragraph" w:customStyle="1" w:styleId="xl81">
    <w:name w:val="xl81"/>
    <w:basedOn w:val="Normal"/>
    <w:rsid w:val="00C8588D"/>
    <w:pPr>
      <w:pBdr>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82">
    <w:name w:val="xl82"/>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83">
    <w:name w:val="xl83"/>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84">
    <w:name w:val="xl84"/>
    <w:basedOn w:val="Normal"/>
    <w:rsid w:val="00C8588D"/>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cs="Arial"/>
      <w:sz w:val="20"/>
      <w:szCs w:val="20"/>
    </w:rPr>
  </w:style>
  <w:style w:type="paragraph" w:customStyle="1" w:styleId="xl85">
    <w:name w:val="xl85"/>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xl86">
    <w:name w:val="xl86"/>
    <w:basedOn w:val="Normal"/>
    <w:rsid w:val="00C8588D"/>
    <w:pPr>
      <w:spacing w:before="100" w:beforeAutospacing="1" w:after="100" w:afterAutospacing="1"/>
      <w:jc w:val="center"/>
      <w:textAlignment w:val="center"/>
    </w:pPr>
    <w:rPr>
      <w:rFonts w:cs="Arial"/>
      <w:sz w:val="20"/>
      <w:szCs w:val="20"/>
    </w:rPr>
  </w:style>
  <w:style w:type="paragraph" w:customStyle="1" w:styleId="xl87">
    <w:name w:val="xl87"/>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Default">
    <w:name w:val="Default"/>
    <w:rsid w:val="00560437"/>
    <w:pPr>
      <w:suppressAutoHyphens/>
    </w:pPr>
    <w:rPr>
      <w:rFonts w:ascii="Times New Roman" w:eastAsia="Times New Roman" w:hAnsi="Times New Roman" w:cs="Mangal"/>
      <w:kern w:val="1"/>
      <w:lang w:eastAsia="hi-IN"/>
    </w:rPr>
  </w:style>
  <w:style w:type="paragraph" w:styleId="PlainText">
    <w:name w:val="Plain Text"/>
    <w:basedOn w:val="Normal"/>
    <w:link w:val="PlainTextChar"/>
    <w:uiPriority w:val="99"/>
    <w:unhideWhenUsed/>
    <w:rsid w:val="00540FE4"/>
    <w:rPr>
      <w:rFonts w:ascii="Courier" w:eastAsiaTheme="minorHAnsi" w:hAnsi="Courier"/>
      <w:sz w:val="21"/>
      <w:szCs w:val="21"/>
    </w:rPr>
  </w:style>
  <w:style w:type="character" w:customStyle="1" w:styleId="PlainTextChar">
    <w:name w:val="Plain Text Char"/>
    <w:basedOn w:val="DefaultParagraphFont"/>
    <w:link w:val="PlainText"/>
    <w:uiPriority w:val="99"/>
    <w:rsid w:val="00540FE4"/>
    <w:rPr>
      <w:rFonts w:ascii="Courier" w:eastAsiaTheme="minorHAnsi" w:hAnsi="Courier"/>
      <w:sz w:val="21"/>
      <w:szCs w:val="21"/>
    </w:rPr>
  </w:style>
  <w:style w:type="paragraph" w:styleId="Footer">
    <w:name w:val="footer"/>
    <w:basedOn w:val="Normal"/>
    <w:link w:val="FooterChar"/>
    <w:uiPriority w:val="99"/>
    <w:unhideWhenUsed/>
    <w:rsid w:val="00CA6FAD"/>
    <w:pPr>
      <w:tabs>
        <w:tab w:val="center" w:pos="4320"/>
        <w:tab w:val="right" w:pos="8640"/>
      </w:tabs>
    </w:pPr>
  </w:style>
  <w:style w:type="character" w:customStyle="1" w:styleId="FooterChar">
    <w:name w:val="Footer Char"/>
    <w:basedOn w:val="DefaultParagraphFont"/>
    <w:link w:val="Footer"/>
    <w:uiPriority w:val="99"/>
    <w:rsid w:val="00CA6FAD"/>
  </w:style>
  <w:style w:type="character" w:styleId="PageNumber">
    <w:name w:val="page number"/>
    <w:basedOn w:val="DefaultParagraphFont"/>
    <w:uiPriority w:val="99"/>
    <w:semiHidden/>
    <w:unhideWhenUsed/>
    <w:rsid w:val="00CA6FAD"/>
  </w:style>
  <w:style w:type="paragraph" w:styleId="Header">
    <w:name w:val="header"/>
    <w:basedOn w:val="Normal"/>
    <w:link w:val="HeaderChar"/>
    <w:uiPriority w:val="99"/>
    <w:unhideWhenUsed/>
    <w:rsid w:val="005D1A48"/>
    <w:pPr>
      <w:tabs>
        <w:tab w:val="center" w:pos="4320"/>
        <w:tab w:val="right" w:pos="8640"/>
      </w:tabs>
    </w:pPr>
  </w:style>
  <w:style w:type="character" w:customStyle="1" w:styleId="HeaderChar">
    <w:name w:val="Header Char"/>
    <w:basedOn w:val="DefaultParagraphFont"/>
    <w:link w:val="Header"/>
    <w:uiPriority w:val="99"/>
    <w:rsid w:val="005D1A4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8588D"/>
    <w:rPr>
      <w:color w:val="0000FF"/>
      <w:u w:val="single"/>
    </w:rPr>
  </w:style>
  <w:style w:type="character" w:styleId="FollowedHyperlink">
    <w:name w:val="FollowedHyperlink"/>
    <w:basedOn w:val="DefaultParagraphFont"/>
    <w:uiPriority w:val="99"/>
    <w:semiHidden/>
    <w:unhideWhenUsed/>
    <w:rsid w:val="00C8588D"/>
    <w:rPr>
      <w:color w:val="800080"/>
      <w:u w:val="single"/>
    </w:rPr>
  </w:style>
  <w:style w:type="paragraph" w:customStyle="1" w:styleId="xl63">
    <w:name w:val="xl63"/>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64">
    <w:name w:val="xl64"/>
    <w:basedOn w:val="Normal"/>
    <w:rsid w:val="00C8588D"/>
    <w:pPr>
      <w:pBdr>
        <w:top w:val="single" w:sz="4" w:space="0" w:color="auto"/>
        <w:left w:val="single" w:sz="4" w:space="0" w:color="auto"/>
        <w:bottom w:val="single" w:sz="4" w:space="0" w:color="auto"/>
        <w:right w:val="single" w:sz="4" w:space="0" w:color="auto"/>
      </w:pBdr>
      <w:shd w:val="clear" w:color="000000" w:fill="99CCFF"/>
      <w:spacing w:before="100" w:beforeAutospacing="1" w:after="100" w:afterAutospacing="1"/>
      <w:jc w:val="center"/>
    </w:pPr>
    <w:rPr>
      <w:rFonts w:cs="Arial"/>
      <w:sz w:val="20"/>
      <w:szCs w:val="20"/>
    </w:rPr>
  </w:style>
  <w:style w:type="paragraph" w:customStyle="1" w:styleId="xl65">
    <w:name w:val="xl65"/>
    <w:basedOn w:val="Normal"/>
    <w:rsid w:val="00C8588D"/>
    <w:pPr>
      <w:pBdr>
        <w:top w:val="single" w:sz="4" w:space="0" w:color="auto"/>
        <w:left w:val="single" w:sz="4" w:space="0" w:color="auto"/>
        <w:bottom w:val="single" w:sz="4" w:space="0" w:color="auto"/>
        <w:right w:val="single" w:sz="4" w:space="0" w:color="auto"/>
      </w:pBdr>
      <w:shd w:val="clear" w:color="000000" w:fill="DD0806"/>
      <w:spacing w:before="100" w:beforeAutospacing="1" w:after="100" w:afterAutospacing="1"/>
      <w:jc w:val="center"/>
    </w:pPr>
    <w:rPr>
      <w:rFonts w:cs="Arial"/>
      <w:sz w:val="20"/>
      <w:szCs w:val="20"/>
    </w:rPr>
  </w:style>
  <w:style w:type="paragraph" w:customStyle="1" w:styleId="xl66">
    <w:name w:val="xl66"/>
    <w:basedOn w:val="Normal"/>
    <w:rsid w:val="00C8588D"/>
    <w:pPr>
      <w:pBdr>
        <w:top w:val="single" w:sz="4" w:space="0" w:color="auto"/>
        <w:left w:val="single" w:sz="4" w:space="0" w:color="auto"/>
        <w:bottom w:val="single" w:sz="4" w:space="0" w:color="auto"/>
        <w:right w:val="single" w:sz="4" w:space="0" w:color="auto"/>
      </w:pBdr>
      <w:shd w:val="clear" w:color="000000" w:fill="90713A"/>
      <w:spacing w:before="100" w:beforeAutospacing="1" w:after="100" w:afterAutospacing="1"/>
      <w:jc w:val="center"/>
    </w:pPr>
    <w:rPr>
      <w:rFonts w:cs="Arial"/>
      <w:sz w:val="20"/>
      <w:szCs w:val="20"/>
    </w:rPr>
  </w:style>
  <w:style w:type="paragraph" w:customStyle="1" w:styleId="xl67">
    <w:name w:val="xl67"/>
    <w:basedOn w:val="Normal"/>
    <w:rsid w:val="00C8588D"/>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jc w:val="center"/>
    </w:pPr>
    <w:rPr>
      <w:rFonts w:cs="Arial"/>
      <w:sz w:val="20"/>
      <w:szCs w:val="20"/>
    </w:rPr>
  </w:style>
  <w:style w:type="paragraph" w:customStyle="1" w:styleId="xl68">
    <w:name w:val="xl68"/>
    <w:basedOn w:val="Normal"/>
    <w:rsid w:val="00C8588D"/>
    <w:pPr>
      <w:spacing w:before="100" w:beforeAutospacing="1" w:after="100" w:afterAutospacing="1"/>
      <w:jc w:val="center"/>
    </w:pPr>
    <w:rPr>
      <w:rFonts w:cs="Arial"/>
      <w:sz w:val="20"/>
      <w:szCs w:val="20"/>
    </w:rPr>
  </w:style>
  <w:style w:type="paragraph" w:customStyle="1" w:styleId="xl69">
    <w:name w:val="xl69"/>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cs="Arial"/>
      <w:b/>
      <w:bCs/>
      <w:sz w:val="20"/>
      <w:szCs w:val="20"/>
    </w:rPr>
  </w:style>
  <w:style w:type="paragraph" w:customStyle="1" w:styleId="xl70">
    <w:name w:val="xl70"/>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cs="Arial"/>
      <w:sz w:val="20"/>
      <w:szCs w:val="20"/>
    </w:rPr>
  </w:style>
  <w:style w:type="paragraph" w:customStyle="1" w:styleId="xl71">
    <w:name w:val="xl71"/>
    <w:basedOn w:val="Normal"/>
    <w:rsid w:val="00C8588D"/>
    <w:pPr>
      <w:spacing w:before="100" w:beforeAutospacing="1" w:after="100" w:afterAutospacing="1"/>
      <w:textAlignment w:val="center"/>
    </w:pPr>
    <w:rPr>
      <w:rFonts w:cs="Arial"/>
      <w:sz w:val="20"/>
      <w:szCs w:val="20"/>
    </w:rPr>
  </w:style>
  <w:style w:type="paragraph" w:customStyle="1" w:styleId="xl72">
    <w:name w:val="xl72"/>
    <w:basedOn w:val="Normal"/>
    <w:rsid w:val="00C8588D"/>
    <w:pPr>
      <w:pBdr>
        <w:top w:val="single" w:sz="4" w:space="0" w:color="auto"/>
        <w:left w:val="single" w:sz="4" w:space="0" w:color="auto"/>
        <w:bottom w:val="single" w:sz="4" w:space="0" w:color="auto"/>
        <w:right w:val="single" w:sz="4" w:space="0" w:color="auto"/>
      </w:pBdr>
      <w:shd w:val="clear" w:color="000000" w:fill="993366"/>
      <w:spacing w:before="100" w:beforeAutospacing="1" w:after="100" w:afterAutospacing="1"/>
      <w:jc w:val="center"/>
    </w:pPr>
    <w:rPr>
      <w:rFonts w:cs="Arial"/>
      <w:sz w:val="20"/>
      <w:szCs w:val="20"/>
    </w:rPr>
  </w:style>
  <w:style w:type="paragraph" w:customStyle="1" w:styleId="xl73">
    <w:name w:val="xl73"/>
    <w:basedOn w:val="Normal"/>
    <w:rsid w:val="00C8588D"/>
    <w:pPr>
      <w:pBdr>
        <w:top w:val="single" w:sz="4" w:space="0" w:color="auto"/>
        <w:left w:val="single" w:sz="4" w:space="0" w:color="auto"/>
        <w:bottom w:val="single" w:sz="4" w:space="0" w:color="auto"/>
        <w:right w:val="single" w:sz="4" w:space="0" w:color="auto"/>
      </w:pBdr>
      <w:shd w:val="clear" w:color="000000" w:fill="339966"/>
      <w:spacing w:before="100" w:beforeAutospacing="1" w:after="100" w:afterAutospacing="1"/>
      <w:jc w:val="center"/>
    </w:pPr>
    <w:rPr>
      <w:rFonts w:cs="Arial"/>
      <w:sz w:val="20"/>
      <w:szCs w:val="20"/>
    </w:rPr>
  </w:style>
  <w:style w:type="paragraph" w:customStyle="1" w:styleId="xl74">
    <w:name w:val="xl74"/>
    <w:basedOn w:val="Normal"/>
    <w:rsid w:val="00C8588D"/>
    <w:pPr>
      <w:pBdr>
        <w:top w:val="single" w:sz="4" w:space="0" w:color="auto"/>
        <w:left w:val="single" w:sz="4" w:space="0" w:color="auto"/>
        <w:bottom w:val="single" w:sz="4" w:space="0" w:color="auto"/>
        <w:right w:val="single" w:sz="4" w:space="0" w:color="auto"/>
      </w:pBdr>
      <w:shd w:val="clear" w:color="000000" w:fill="FCF305"/>
      <w:spacing w:before="100" w:beforeAutospacing="1" w:after="100" w:afterAutospacing="1"/>
      <w:jc w:val="center"/>
    </w:pPr>
    <w:rPr>
      <w:rFonts w:cs="Arial"/>
      <w:sz w:val="20"/>
      <w:szCs w:val="20"/>
    </w:rPr>
  </w:style>
  <w:style w:type="paragraph" w:customStyle="1" w:styleId="xl75">
    <w:name w:val="xl75"/>
    <w:basedOn w:val="Normal"/>
    <w:rsid w:val="00C8588D"/>
    <w:pPr>
      <w:spacing w:before="100" w:beforeAutospacing="1" w:after="100" w:afterAutospacing="1"/>
      <w:jc w:val="center"/>
      <w:textAlignment w:val="center"/>
    </w:pPr>
    <w:rPr>
      <w:rFonts w:cs="Arial"/>
      <w:sz w:val="20"/>
      <w:szCs w:val="20"/>
    </w:rPr>
  </w:style>
  <w:style w:type="paragraph" w:customStyle="1" w:styleId="xl76">
    <w:name w:val="xl76"/>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77">
    <w:name w:val="xl77"/>
    <w:basedOn w:val="Normal"/>
    <w:rsid w:val="00C8588D"/>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78">
    <w:name w:val="xl78"/>
    <w:basedOn w:val="Normal"/>
    <w:rsid w:val="00C8588D"/>
    <w:pPr>
      <w:pBdr>
        <w:left w:val="single" w:sz="4" w:space="0" w:color="auto"/>
        <w:bottom w:val="single" w:sz="4" w:space="0" w:color="auto"/>
        <w:right w:val="single" w:sz="4" w:space="0" w:color="auto"/>
      </w:pBdr>
      <w:shd w:val="clear" w:color="000000" w:fill="FFFFFF"/>
      <w:spacing w:before="100" w:beforeAutospacing="1" w:after="100" w:afterAutospacing="1"/>
      <w:textAlignment w:val="center"/>
    </w:pPr>
    <w:rPr>
      <w:rFonts w:cs="Arial"/>
      <w:sz w:val="20"/>
      <w:szCs w:val="20"/>
    </w:rPr>
  </w:style>
  <w:style w:type="paragraph" w:customStyle="1" w:styleId="xl79">
    <w:name w:val="xl79"/>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xl80">
    <w:name w:val="xl80"/>
    <w:basedOn w:val="Normal"/>
    <w:rsid w:val="00C8588D"/>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jc w:val="center"/>
    </w:pPr>
    <w:rPr>
      <w:rFonts w:cs="Arial"/>
      <w:sz w:val="20"/>
      <w:szCs w:val="20"/>
    </w:rPr>
  </w:style>
  <w:style w:type="paragraph" w:customStyle="1" w:styleId="xl81">
    <w:name w:val="xl81"/>
    <w:basedOn w:val="Normal"/>
    <w:rsid w:val="00C8588D"/>
    <w:pPr>
      <w:pBdr>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82">
    <w:name w:val="xl82"/>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cs="Arial"/>
      <w:sz w:val="20"/>
      <w:szCs w:val="20"/>
    </w:rPr>
  </w:style>
  <w:style w:type="paragraph" w:customStyle="1" w:styleId="xl83">
    <w:name w:val="xl83"/>
    <w:basedOn w:val="Normal"/>
    <w:rsid w:val="00C8588D"/>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cs="Arial"/>
      <w:sz w:val="20"/>
      <w:szCs w:val="20"/>
    </w:rPr>
  </w:style>
  <w:style w:type="paragraph" w:customStyle="1" w:styleId="xl84">
    <w:name w:val="xl84"/>
    <w:basedOn w:val="Normal"/>
    <w:rsid w:val="00C8588D"/>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cs="Arial"/>
      <w:sz w:val="20"/>
      <w:szCs w:val="20"/>
    </w:rPr>
  </w:style>
  <w:style w:type="paragraph" w:customStyle="1" w:styleId="xl85">
    <w:name w:val="xl85"/>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xl86">
    <w:name w:val="xl86"/>
    <w:basedOn w:val="Normal"/>
    <w:rsid w:val="00C8588D"/>
    <w:pPr>
      <w:spacing w:before="100" w:beforeAutospacing="1" w:after="100" w:afterAutospacing="1"/>
      <w:jc w:val="center"/>
      <w:textAlignment w:val="center"/>
    </w:pPr>
    <w:rPr>
      <w:rFonts w:cs="Arial"/>
      <w:sz w:val="20"/>
      <w:szCs w:val="20"/>
    </w:rPr>
  </w:style>
  <w:style w:type="paragraph" w:customStyle="1" w:styleId="xl87">
    <w:name w:val="xl87"/>
    <w:basedOn w:val="Normal"/>
    <w:rsid w:val="00C8588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cs="Arial"/>
      <w:b/>
      <w:bCs/>
      <w:sz w:val="20"/>
      <w:szCs w:val="20"/>
    </w:rPr>
  </w:style>
  <w:style w:type="paragraph" w:customStyle="1" w:styleId="Default">
    <w:name w:val="Default"/>
    <w:rsid w:val="00560437"/>
    <w:pPr>
      <w:suppressAutoHyphens/>
    </w:pPr>
    <w:rPr>
      <w:rFonts w:ascii="Times New Roman" w:eastAsia="Times New Roman" w:hAnsi="Times New Roman" w:cs="Mangal"/>
      <w:kern w:val="1"/>
      <w:lang w:eastAsia="hi-IN"/>
    </w:rPr>
  </w:style>
  <w:style w:type="paragraph" w:styleId="PlainText">
    <w:name w:val="Plain Text"/>
    <w:basedOn w:val="Normal"/>
    <w:link w:val="PlainTextChar"/>
    <w:uiPriority w:val="99"/>
    <w:unhideWhenUsed/>
    <w:rsid w:val="00540FE4"/>
    <w:rPr>
      <w:rFonts w:ascii="Courier" w:eastAsiaTheme="minorHAnsi" w:hAnsi="Courier"/>
      <w:sz w:val="21"/>
      <w:szCs w:val="21"/>
    </w:rPr>
  </w:style>
  <w:style w:type="character" w:customStyle="1" w:styleId="PlainTextChar">
    <w:name w:val="Plain Text Char"/>
    <w:basedOn w:val="DefaultParagraphFont"/>
    <w:link w:val="PlainText"/>
    <w:uiPriority w:val="99"/>
    <w:rsid w:val="00540FE4"/>
    <w:rPr>
      <w:rFonts w:ascii="Courier" w:eastAsiaTheme="minorHAnsi" w:hAnsi="Courier"/>
      <w:sz w:val="21"/>
      <w:szCs w:val="21"/>
    </w:rPr>
  </w:style>
  <w:style w:type="paragraph" w:styleId="Footer">
    <w:name w:val="footer"/>
    <w:basedOn w:val="Normal"/>
    <w:link w:val="FooterChar"/>
    <w:uiPriority w:val="99"/>
    <w:unhideWhenUsed/>
    <w:rsid w:val="00CA6FAD"/>
    <w:pPr>
      <w:tabs>
        <w:tab w:val="center" w:pos="4320"/>
        <w:tab w:val="right" w:pos="8640"/>
      </w:tabs>
    </w:pPr>
  </w:style>
  <w:style w:type="character" w:customStyle="1" w:styleId="FooterChar">
    <w:name w:val="Footer Char"/>
    <w:basedOn w:val="DefaultParagraphFont"/>
    <w:link w:val="Footer"/>
    <w:uiPriority w:val="99"/>
    <w:rsid w:val="00CA6FAD"/>
  </w:style>
  <w:style w:type="character" w:styleId="PageNumber">
    <w:name w:val="page number"/>
    <w:basedOn w:val="DefaultParagraphFont"/>
    <w:uiPriority w:val="99"/>
    <w:semiHidden/>
    <w:unhideWhenUsed/>
    <w:rsid w:val="00CA6FAD"/>
  </w:style>
  <w:style w:type="paragraph" w:styleId="Header">
    <w:name w:val="header"/>
    <w:basedOn w:val="Normal"/>
    <w:link w:val="HeaderChar"/>
    <w:uiPriority w:val="99"/>
    <w:unhideWhenUsed/>
    <w:rsid w:val="005D1A48"/>
    <w:pPr>
      <w:tabs>
        <w:tab w:val="center" w:pos="4320"/>
        <w:tab w:val="right" w:pos="8640"/>
      </w:tabs>
    </w:pPr>
  </w:style>
  <w:style w:type="character" w:customStyle="1" w:styleId="HeaderChar">
    <w:name w:val="Header Char"/>
    <w:basedOn w:val="DefaultParagraphFont"/>
    <w:link w:val="Header"/>
    <w:uiPriority w:val="99"/>
    <w:rsid w:val="005D1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8929224">
      <w:bodyDiv w:val="1"/>
      <w:marLeft w:val="0"/>
      <w:marRight w:val="0"/>
      <w:marTop w:val="0"/>
      <w:marBottom w:val="0"/>
      <w:divBdr>
        <w:top w:val="none" w:sz="0" w:space="0" w:color="auto"/>
        <w:left w:val="none" w:sz="0" w:space="0" w:color="auto"/>
        <w:bottom w:val="none" w:sz="0" w:space="0" w:color="auto"/>
        <w:right w:val="none" w:sz="0" w:space="0" w:color="auto"/>
      </w:divBdr>
    </w:div>
    <w:div w:id="9355278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www.gisai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8</Pages>
  <Words>9598</Words>
  <Characters>54711</Characters>
  <Application>Microsoft Macintosh Word</Application>
  <DocSecurity>0</DocSecurity>
  <Lines>455</Lines>
  <Paragraphs>128</Paragraphs>
  <ScaleCrop>false</ScaleCrop>
  <Company/>
  <LinksUpToDate>false</LinksUpToDate>
  <CharactersWithSpaces>64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tevens</dc:creator>
  <cp:keywords/>
  <dc:description/>
  <cp:lastModifiedBy>James Stevens</cp:lastModifiedBy>
  <cp:revision>16</cp:revision>
  <cp:lastPrinted>2014-09-16T20:53:00Z</cp:lastPrinted>
  <dcterms:created xsi:type="dcterms:W3CDTF">2014-09-16T20:12:00Z</dcterms:created>
  <dcterms:modified xsi:type="dcterms:W3CDTF">2014-12-09T22:30:00Z</dcterms:modified>
</cp:coreProperties>
</file>